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8240" behindDoc="1" locked="0" layoutInCell="1" allowOverlap="1" wp14:anchorId="5897757F" wp14:editId="45F7E643">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59264" behindDoc="0" locked="0" layoutInCell="1" allowOverlap="1" wp14:anchorId="1C3068C1" wp14:editId="52496763">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CF1B5E" w:rsidRDefault="00CF1B5E" w:rsidP="0044638C">
                            <w:pPr>
                              <w:pStyle w:val="Titel"/>
                              <w:jc w:val="left"/>
                            </w:pPr>
                            <w:r>
                              <w:t>Styrbeteenden för att Navigera grupper av autonoma agenter</w:t>
                            </w:r>
                          </w:p>
                          <w:p w14:paraId="14BD5746" w14:textId="5824C638" w:rsidR="00CF1B5E" w:rsidRDefault="00CF1B5E" w:rsidP="0044638C">
                            <w:pPr>
                              <w:pStyle w:val="Subtitel"/>
                              <w:jc w:val="left"/>
                            </w:pPr>
                          </w:p>
                          <w:p w14:paraId="3EC9D353" w14:textId="58573B24" w:rsidR="00CF1B5E" w:rsidRPr="000825CB" w:rsidRDefault="00CF1B5E" w:rsidP="0044638C">
                            <w:pPr>
                              <w:pStyle w:val="TitelEng"/>
                              <w:jc w:val="left"/>
                              <w:rPr>
                                <w:lang w:val="sv-SE"/>
                              </w:rPr>
                            </w:pPr>
                            <w:r>
                              <w:rPr>
                                <w:lang w:val="sv-SE"/>
                              </w:rPr>
                              <w:t>Steering behaviors to navigate groups of autonomous agents</w:t>
                            </w:r>
                          </w:p>
                          <w:p w14:paraId="5FBCE826" w14:textId="4C4897E5" w:rsidR="00CF1B5E" w:rsidRPr="000825CB" w:rsidRDefault="00CF1B5E" w:rsidP="0044638C">
                            <w:pPr>
                              <w:pStyle w:val="SubtitelEng"/>
                              <w:jc w:val="left"/>
                              <w:rPr>
                                <w:lang w:val="sv-SE"/>
                              </w:rPr>
                            </w:pPr>
                          </w:p>
                          <w:p w14:paraId="6D22E134" w14:textId="77777777" w:rsidR="00CF1B5E" w:rsidRDefault="00CF1B5E" w:rsidP="0029751F"/>
                          <w:p w14:paraId="6E267B34" w14:textId="77777777" w:rsidR="00CF1B5E" w:rsidRDefault="00CF1B5E" w:rsidP="0029751F"/>
                          <w:p w14:paraId="555168B5" w14:textId="3E873BB9" w:rsidR="00CF1B5E" w:rsidRPr="0029751F" w:rsidRDefault="00CF1B5E" w:rsidP="0029751F">
                            <w:pPr>
                              <w:pStyle w:val="framsida"/>
                            </w:pPr>
                            <w:r w:rsidRPr="0029751F">
                              <w:t xml:space="preserve">Examensarbete inom huvudområdet </w:t>
                            </w:r>
                            <w:r>
                              <w:t>Datavetenskap</w:t>
                            </w:r>
                          </w:p>
                          <w:p w14:paraId="2F2ADA78" w14:textId="77777777" w:rsidR="00CF1B5E" w:rsidRPr="0029751F" w:rsidRDefault="00CF1B5E" w:rsidP="0029751F">
                            <w:pPr>
                              <w:pStyle w:val="framsida"/>
                            </w:pPr>
                            <w:r w:rsidRPr="0029751F">
                              <w:t>Grundnivå 30 högskolepoäng</w:t>
                            </w:r>
                          </w:p>
                          <w:p w14:paraId="1A0C0AF5" w14:textId="1ABBCF6C" w:rsidR="00CF1B5E" w:rsidRDefault="00CF1B5E" w:rsidP="0029751F">
                            <w:pPr>
                              <w:pStyle w:val="framsida"/>
                            </w:pPr>
                            <w:r w:rsidRPr="0029751F">
                              <w:t>Vårtermin 201</w:t>
                            </w:r>
                            <w:r>
                              <w:t>5</w:t>
                            </w:r>
                          </w:p>
                          <w:p w14:paraId="5B0D18EB" w14:textId="77777777" w:rsidR="00CF1B5E" w:rsidRPr="0029751F" w:rsidRDefault="00CF1B5E" w:rsidP="0029751F">
                            <w:pPr>
                              <w:pStyle w:val="framsida"/>
                            </w:pPr>
                          </w:p>
                          <w:p w14:paraId="2081C6E4" w14:textId="6C18A142" w:rsidR="00CF1B5E" w:rsidRDefault="00CF1B5E" w:rsidP="0029751F">
                            <w:pPr>
                              <w:pStyle w:val="framsida"/>
                            </w:pPr>
                            <w:r>
                              <w:t>Arvid Backman</w:t>
                            </w:r>
                          </w:p>
                          <w:p w14:paraId="2DB7D24D" w14:textId="77777777" w:rsidR="00CF1B5E" w:rsidRDefault="00CF1B5E" w:rsidP="0029751F">
                            <w:pPr>
                              <w:pStyle w:val="framsida"/>
                            </w:pPr>
                          </w:p>
                          <w:p w14:paraId="000B93AA" w14:textId="46573DC0" w:rsidR="00CF1B5E" w:rsidRPr="0029751F" w:rsidRDefault="00CF1B5E" w:rsidP="0029751F">
                            <w:pPr>
                              <w:pStyle w:val="framsida"/>
                            </w:pPr>
                            <w:r w:rsidRPr="0029751F">
                              <w:t xml:space="preserve">Handledare: </w:t>
                            </w:r>
                            <w:r>
                              <w:t>Mikael Johannesson</w:t>
                            </w:r>
                          </w:p>
                          <w:p w14:paraId="572CA35E" w14:textId="532A69B0" w:rsidR="00CF1B5E" w:rsidRDefault="00CF1B5E"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CF1B5E" w:rsidRDefault="00CF1B5E" w:rsidP="0044638C">
                      <w:pPr>
                        <w:pStyle w:val="Titel"/>
                        <w:jc w:val="left"/>
                      </w:pPr>
                      <w:r>
                        <w:t>Styrbeteenden för att Navigera grupper av autonoma agenter</w:t>
                      </w:r>
                    </w:p>
                    <w:p w14:paraId="14BD5746" w14:textId="5824C638" w:rsidR="00CF1B5E" w:rsidRDefault="00CF1B5E" w:rsidP="0044638C">
                      <w:pPr>
                        <w:pStyle w:val="Subtitel"/>
                        <w:jc w:val="left"/>
                      </w:pPr>
                    </w:p>
                    <w:p w14:paraId="3EC9D353" w14:textId="58573B24" w:rsidR="00CF1B5E" w:rsidRPr="000825CB" w:rsidRDefault="00CF1B5E" w:rsidP="0044638C">
                      <w:pPr>
                        <w:pStyle w:val="TitelEng"/>
                        <w:jc w:val="left"/>
                        <w:rPr>
                          <w:lang w:val="sv-SE"/>
                        </w:rPr>
                      </w:pPr>
                      <w:r>
                        <w:rPr>
                          <w:lang w:val="sv-SE"/>
                        </w:rPr>
                        <w:t>Steering behaviors to navigate groups of autonomous agents</w:t>
                      </w:r>
                    </w:p>
                    <w:p w14:paraId="5FBCE826" w14:textId="4C4897E5" w:rsidR="00CF1B5E" w:rsidRPr="000825CB" w:rsidRDefault="00CF1B5E" w:rsidP="0044638C">
                      <w:pPr>
                        <w:pStyle w:val="SubtitelEng"/>
                        <w:jc w:val="left"/>
                        <w:rPr>
                          <w:lang w:val="sv-SE"/>
                        </w:rPr>
                      </w:pPr>
                    </w:p>
                    <w:p w14:paraId="6D22E134" w14:textId="77777777" w:rsidR="00CF1B5E" w:rsidRDefault="00CF1B5E" w:rsidP="0029751F"/>
                    <w:p w14:paraId="6E267B34" w14:textId="77777777" w:rsidR="00CF1B5E" w:rsidRDefault="00CF1B5E" w:rsidP="0029751F"/>
                    <w:p w14:paraId="555168B5" w14:textId="3E873BB9" w:rsidR="00CF1B5E" w:rsidRPr="0029751F" w:rsidRDefault="00CF1B5E" w:rsidP="0029751F">
                      <w:pPr>
                        <w:pStyle w:val="framsida"/>
                      </w:pPr>
                      <w:r w:rsidRPr="0029751F">
                        <w:t xml:space="preserve">Examensarbete inom huvudområdet </w:t>
                      </w:r>
                      <w:r>
                        <w:t>Datavetenskap</w:t>
                      </w:r>
                    </w:p>
                    <w:p w14:paraId="2F2ADA78" w14:textId="77777777" w:rsidR="00CF1B5E" w:rsidRPr="0029751F" w:rsidRDefault="00CF1B5E" w:rsidP="0029751F">
                      <w:pPr>
                        <w:pStyle w:val="framsida"/>
                      </w:pPr>
                      <w:r w:rsidRPr="0029751F">
                        <w:t>Grundnivå 30 högskolepoäng</w:t>
                      </w:r>
                    </w:p>
                    <w:p w14:paraId="1A0C0AF5" w14:textId="1ABBCF6C" w:rsidR="00CF1B5E" w:rsidRDefault="00CF1B5E" w:rsidP="0029751F">
                      <w:pPr>
                        <w:pStyle w:val="framsida"/>
                      </w:pPr>
                      <w:r w:rsidRPr="0029751F">
                        <w:t>Vårtermin 201</w:t>
                      </w:r>
                      <w:r>
                        <w:t>5</w:t>
                      </w:r>
                    </w:p>
                    <w:p w14:paraId="5B0D18EB" w14:textId="77777777" w:rsidR="00CF1B5E" w:rsidRPr="0029751F" w:rsidRDefault="00CF1B5E" w:rsidP="0029751F">
                      <w:pPr>
                        <w:pStyle w:val="framsida"/>
                      </w:pPr>
                    </w:p>
                    <w:p w14:paraId="2081C6E4" w14:textId="6C18A142" w:rsidR="00CF1B5E" w:rsidRDefault="00CF1B5E" w:rsidP="0029751F">
                      <w:pPr>
                        <w:pStyle w:val="framsida"/>
                      </w:pPr>
                      <w:r>
                        <w:t>Arvid Backman</w:t>
                      </w:r>
                    </w:p>
                    <w:p w14:paraId="2DB7D24D" w14:textId="77777777" w:rsidR="00CF1B5E" w:rsidRDefault="00CF1B5E" w:rsidP="0029751F">
                      <w:pPr>
                        <w:pStyle w:val="framsida"/>
                      </w:pPr>
                    </w:p>
                    <w:p w14:paraId="000B93AA" w14:textId="46573DC0" w:rsidR="00CF1B5E" w:rsidRPr="0029751F" w:rsidRDefault="00CF1B5E" w:rsidP="0029751F">
                      <w:pPr>
                        <w:pStyle w:val="framsida"/>
                      </w:pPr>
                      <w:r w:rsidRPr="0029751F">
                        <w:t xml:space="preserve">Handledare: </w:t>
                      </w:r>
                      <w:r>
                        <w:t>Mikael Johannesson</w:t>
                      </w:r>
                    </w:p>
                    <w:p w14:paraId="572CA35E" w14:textId="532A69B0" w:rsidR="00CF1B5E" w:rsidRDefault="00CF1B5E"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sdtContent>
        <w:p w14:paraId="6993DF0E" w14:textId="03CE9FFC" w:rsidR="009D17ED" w:rsidRPr="00BB4C2C" w:rsidRDefault="009E6E91">
          <w:pPr>
            <w:pStyle w:val="Innehllsfrteckningsrubrik"/>
            <w:rPr>
              <w:lang w:val="sv-SE"/>
            </w:rPr>
          </w:pPr>
          <w:r w:rsidRPr="00BB4C2C">
            <w:rPr>
              <w:lang w:val="sv-SE"/>
            </w:rPr>
            <w:t>Innehållsförteckning</w:t>
          </w:r>
        </w:p>
        <w:p w14:paraId="020843EC" w14:textId="77777777" w:rsidR="00A66984"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4608572" w:history="1">
            <w:r w:rsidR="00A66984" w:rsidRPr="00D73FC8">
              <w:rPr>
                <w:rStyle w:val="Hyperlnk"/>
                <w:noProof/>
              </w:rPr>
              <w:t>1</w:t>
            </w:r>
            <w:r w:rsidR="00A66984">
              <w:rPr>
                <w:rFonts w:asciiTheme="minorHAnsi" w:eastAsiaTheme="minorEastAsia" w:hAnsiTheme="minorHAnsi" w:cstheme="minorBidi"/>
                <w:b w:val="0"/>
                <w:bCs w:val="0"/>
                <w:noProof/>
                <w:sz w:val="22"/>
                <w:szCs w:val="22"/>
                <w:lang w:eastAsia="sv-SE"/>
              </w:rPr>
              <w:tab/>
            </w:r>
            <w:r w:rsidR="00A66984" w:rsidRPr="00D73FC8">
              <w:rPr>
                <w:rStyle w:val="Hyperlnk"/>
                <w:noProof/>
              </w:rPr>
              <w:t>Introduktion</w:t>
            </w:r>
            <w:r w:rsidR="00A66984">
              <w:rPr>
                <w:noProof/>
                <w:webHidden/>
              </w:rPr>
              <w:tab/>
            </w:r>
            <w:r w:rsidR="00A66984">
              <w:rPr>
                <w:noProof/>
                <w:webHidden/>
              </w:rPr>
              <w:fldChar w:fldCharType="begin"/>
            </w:r>
            <w:r w:rsidR="00A66984">
              <w:rPr>
                <w:noProof/>
                <w:webHidden/>
              </w:rPr>
              <w:instrText xml:space="preserve"> PAGEREF _Toc414608572 \h </w:instrText>
            </w:r>
            <w:r w:rsidR="00A66984">
              <w:rPr>
                <w:noProof/>
                <w:webHidden/>
              </w:rPr>
            </w:r>
            <w:r w:rsidR="00A66984">
              <w:rPr>
                <w:noProof/>
                <w:webHidden/>
              </w:rPr>
              <w:fldChar w:fldCharType="separate"/>
            </w:r>
            <w:r w:rsidR="00A66984">
              <w:rPr>
                <w:noProof/>
                <w:webHidden/>
              </w:rPr>
              <w:t>1</w:t>
            </w:r>
            <w:r w:rsidR="00A66984">
              <w:rPr>
                <w:noProof/>
                <w:webHidden/>
              </w:rPr>
              <w:fldChar w:fldCharType="end"/>
            </w:r>
          </w:hyperlink>
        </w:p>
        <w:p w14:paraId="12226657" w14:textId="77777777" w:rsidR="00A66984" w:rsidRDefault="00A66984">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73" w:history="1">
            <w:r w:rsidRPr="00D73FC8">
              <w:rPr>
                <w:rStyle w:val="Hyperlnk"/>
                <w:noProof/>
              </w:rPr>
              <w:t>2</w:t>
            </w:r>
            <w:r>
              <w:rPr>
                <w:rFonts w:asciiTheme="minorHAnsi" w:eastAsiaTheme="minorEastAsia" w:hAnsiTheme="minorHAnsi" w:cstheme="minorBidi"/>
                <w:b w:val="0"/>
                <w:bCs w:val="0"/>
                <w:noProof/>
                <w:sz w:val="22"/>
                <w:szCs w:val="22"/>
                <w:lang w:eastAsia="sv-SE"/>
              </w:rPr>
              <w:tab/>
            </w:r>
            <w:r w:rsidRPr="00D73FC8">
              <w:rPr>
                <w:rStyle w:val="Hyperlnk"/>
                <w:noProof/>
              </w:rPr>
              <w:t>Bakgrund</w:t>
            </w:r>
            <w:r>
              <w:rPr>
                <w:noProof/>
                <w:webHidden/>
              </w:rPr>
              <w:tab/>
            </w:r>
            <w:r>
              <w:rPr>
                <w:noProof/>
                <w:webHidden/>
              </w:rPr>
              <w:fldChar w:fldCharType="begin"/>
            </w:r>
            <w:r>
              <w:rPr>
                <w:noProof/>
                <w:webHidden/>
              </w:rPr>
              <w:instrText xml:space="preserve"> PAGEREF _Toc414608573 \h </w:instrText>
            </w:r>
            <w:r>
              <w:rPr>
                <w:noProof/>
                <w:webHidden/>
              </w:rPr>
            </w:r>
            <w:r>
              <w:rPr>
                <w:noProof/>
                <w:webHidden/>
              </w:rPr>
              <w:fldChar w:fldCharType="separate"/>
            </w:r>
            <w:r>
              <w:rPr>
                <w:noProof/>
                <w:webHidden/>
              </w:rPr>
              <w:t>2</w:t>
            </w:r>
            <w:r>
              <w:rPr>
                <w:noProof/>
                <w:webHidden/>
              </w:rPr>
              <w:fldChar w:fldCharType="end"/>
            </w:r>
          </w:hyperlink>
        </w:p>
        <w:p w14:paraId="4CBCD486"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74" w:history="1">
            <w:r w:rsidRPr="00D73FC8">
              <w:rPr>
                <w:rStyle w:val="Hyperlnk"/>
                <w:noProof/>
              </w:rPr>
              <w:t>2.1</w:t>
            </w:r>
            <w:r>
              <w:rPr>
                <w:rFonts w:asciiTheme="minorHAnsi" w:eastAsiaTheme="minorEastAsia" w:hAnsiTheme="minorHAnsi" w:cstheme="minorBidi"/>
                <w:bCs w:val="0"/>
                <w:noProof/>
                <w:lang w:eastAsia="sv-SE"/>
              </w:rPr>
              <w:tab/>
            </w:r>
            <w:r w:rsidRPr="00D73FC8">
              <w:rPr>
                <w:rStyle w:val="Hyperlnk"/>
                <w:noProof/>
              </w:rPr>
              <w:t>Artificiell intelligens</w:t>
            </w:r>
            <w:r>
              <w:rPr>
                <w:noProof/>
                <w:webHidden/>
              </w:rPr>
              <w:tab/>
            </w:r>
            <w:r>
              <w:rPr>
                <w:noProof/>
                <w:webHidden/>
              </w:rPr>
              <w:fldChar w:fldCharType="begin"/>
            </w:r>
            <w:r>
              <w:rPr>
                <w:noProof/>
                <w:webHidden/>
              </w:rPr>
              <w:instrText xml:space="preserve"> PAGEREF _Toc414608574 \h </w:instrText>
            </w:r>
            <w:r>
              <w:rPr>
                <w:noProof/>
                <w:webHidden/>
              </w:rPr>
            </w:r>
            <w:r>
              <w:rPr>
                <w:noProof/>
                <w:webHidden/>
              </w:rPr>
              <w:fldChar w:fldCharType="separate"/>
            </w:r>
            <w:r>
              <w:rPr>
                <w:noProof/>
                <w:webHidden/>
              </w:rPr>
              <w:t>2</w:t>
            </w:r>
            <w:r>
              <w:rPr>
                <w:noProof/>
                <w:webHidden/>
              </w:rPr>
              <w:fldChar w:fldCharType="end"/>
            </w:r>
          </w:hyperlink>
        </w:p>
        <w:p w14:paraId="0331FD03"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75" w:history="1">
            <w:r w:rsidRPr="00D73FC8">
              <w:rPr>
                <w:rStyle w:val="Hyperlnk"/>
                <w:noProof/>
              </w:rPr>
              <w:t>2.1.1</w:t>
            </w:r>
            <w:r>
              <w:rPr>
                <w:rFonts w:asciiTheme="minorHAnsi" w:eastAsiaTheme="minorEastAsia" w:hAnsiTheme="minorHAnsi" w:cstheme="minorBidi"/>
                <w:noProof/>
                <w:sz w:val="22"/>
                <w:lang w:eastAsia="sv-SE"/>
              </w:rPr>
              <w:tab/>
            </w:r>
            <w:r w:rsidRPr="00D73FC8">
              <w:rPr>
                <w:rStyle w:val="Hyperlnk"/>
                <w:noProof/>
              </w:rPr>
              <w:t>Traditionell AI</w:t>
            </w:r>
            <w:r>
              <w:rPr>
                <w:noProof/>
                <w:webHidden/>
              </w:rPr>
              <w:tab/>
            </w:r>
            <w:r>
              <w:rPr>
                <w:noProof/>
                <w:webHidden/>
              </w:rPr>
              <w:fldChar w:fldCharType="begin"/>
            </w:r>
            <w:r>
              <w:rPr>
                <w:noProof/>
                <w:webHidden/>
              </w:rPr>
              <w:instrText xml:space="preserve"> PAGEREF _Toc414608575 \h </w:instrText>
            </w:r>
            <w:r>
              <w:rPr>
                <w:noProof/>
                <w:webHidden/>
              </w:rPr>
            </w:r>
            <w:r>
              <w:rPr>
                <w:noProof/>
                <w:webHidden/>
              </w:rPr>
              <w:fldChar w:fldCharType="separate"/>
            </w:r>
            <w:r>
              <w:rPr>
                <w:noProof/>
                <w:webHidden/>
              </w:rPr>
              <w:t>2</w:t>
            </w:r>
            <w:r>
              <w:rPr>
                <w:noProof/>
                <w:webHidden/>
              </w:rPr>
              <w:fldChar w:fldCharType="end"/>
            </w:r>
          </w:hyperlink>
        </w:p>
        <w:p w14:paraId="2FC417E2"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76" w:history="1">
            <w:r w:rsidRPr="00D73FC8">
              <w:rPr>
                <w:rStyle w:val="Hyperlnk"/>
                <w:noProof/>
              </w:rPr>
              <w:t>2.1.2</w:t>
            </w:r>
            <w:r>
              <w:rPr>
                <w:rFonts w:asciiTheme="minorHAnsi" w:eastAsiaTheme="minorEastAsia" w:hAnsiTheme="minorHAnsi" w:cstheme="minorBidi"/>
                <w:noProof/>
                <w:sz w:val="22"/>
                <w:lang w:eastAsia="sv-SE"/>
              </w:rPr>
              <w:tab/>
            </w:r>
            <w:r w:rsidRPr="00D73FC8">
              <w:rPr>
                <w:rStyle w:val="Hyperlnk"/>
                <w:noProof/>
              </w:rPr>
              <w:t>Spel-AI</w:t>
            </w:r>
            <w:r>
              <w:rPr>
                <w:noProof/>
                <w:webHidden/>
              </w:rPr>
              <w:tab/>
            </w:r>
            <w:r>
              <w:rPr>
                <w:noProof/>
                <w:webHidden/>
              </w:rPr>
              <w:fldChar w:fldCharType="begin"/>
            </w:r>
            <w:r>
              <w:rPr>
                <w:noProof/>
                <w:webHidden/>
              </w:rPr>
              <w:instrText xml:space="preserve"> PAGEREF _Toc414608576 \h </w:instrText>
            </w:r>
            <w:r>
              <w:rPr>
                <w:noProof/>
                <w:webHidden/>
              </w:rPr>
            </w:r>
            <w:r>
              <w:rPr>
                <w:noProof/>
                <w:webHidden/>
              </w:rPr>
              <w:fldChar w:fldCharType="separate"/>
            </w:r>
            <w:r>
              <w:rPr>
                <w:noProof/>
                <w:webHidden/>
              </w:rPr>
              <w:t>2</w:t>
            </w:r>
            <w:r>
              <w:rPr>
                <w:noProof/>
                <w:webHidden/>
              </w:rPr>
              <w:fldChar w:fldCharType="end"/>
            </w:r>
          </w:hyperlink>
        </w:p>
        <w:p w14:paraId="10D510FF"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77" w:history="1">
            <w:r w:rsidRPr="00D73FC8">
              <w:rPr>
                <w:rStyle w:val="Hyperlnk"/>
                <w:noProof/>
              </w:rPr>
              <w:t>2.1.3</w:t>
            </w:r>
            <w:r>
              <w:rPr>
                <w:rFonts w:asciiTheme="minorHAnsi" w:eastAsiaTheme="minorEastAsia" w:hAnsiTheme="minorHAnsi" w:cstheme="minorBidi"/>
                <w:noProof/>
                <w:sz w:val="22"/>
                <w:lang w:eastAsia="sv-SE"/>
              </w:rPr>
              <w:tab/>
            </w:r>
            <w:r w:rsidRPr="00D73FC8">
              <w:rPr>
                <w:rStyle w:val="Hyperlnk"/>
                <w:noProof/>
              </w:rPr>
              <w:t>Autonom agent</w:t>
            </w:r>
            <w:r>
              <w:rPr>
                <w:noProof/>
                <w:webHidden/>
              </w:rPr>
              <w:tab/>
            </w:r>
            <w:r>
              <w:rPr>
                <w:noProof/>
                <w:webHidden/>
              </w:rPr>
              <w:fldChar w:fldCharType="begin"/>
            </w:r>
            <w:r>
              <w:rPr>
                <w:noProof/>
                <w:webHidden/>
              </w:rPr>
              <w:instrText xml:space="preserve"> PAGEREF _Toc414608577 \h </w:instrText>
            </w:r>
            <w:r>
              <w:rPr>
                <w:noProof/>
                <w:webHidden/>
              </w:rPr>
            </w:r>
            <w:r>
              <w:rPr>
                <w:noProof/>
                <w:webHidden/>
              </w:rPr>
              <w:fldChar w:fldCharType="separate"/>
            </w:r>
            <w:r>
              <w:rPr>
                <w:noProof/>
                <w:webHidden/>
              </w:rPr>
              <w:t>2</w:t>
            </w:r>
            <w:r>
              <w:rPr>
                <w:noProof/>
                <w:webHidden/>
              </w:rPr>
              <w:fldChar w:fldCharType="end"/>
            </w:r>
          </w:hyperlink>
        </w:p>
        <w:p w14:paraId="58F9D396"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78" w:history="1">
            <w:r w:rsidRPr="00D73FC8">
              <w:rPr>
                <w:rStyle w:val="Hyperlnk"/>
                <w:noProof/>
              </w:rPr>
              <w:t>2.2</w:t>
            </w:r>
            <w:r>
              <w:rPr>
                <w:rFonts w:asciiTheme="minorHAnsi" w:eastAsiaTheme="minorEastAsia" w:hAnsiTheme="minorHAnsi" w:cstheme="minorBidi"/>
                <w:bCs w:val="0"/>
                <w:noProof/>
                <w:lang w:eastAsia="sv-SE"/>
              </w:rPr>
              <w:tab/>
            </w:r>
            <w:r w:rsidRPr="00D73FC8">
              <w:rPr>
                <w:rStyle w:val="Hyperlnk"/>
                <w:noProof/>
              </w:rPr>
              <w:t>Realtidstrategispel</w:t>
            </w:r>
            <w:r>
              <w:rPr>
                <w:noProof/>
                <w:webHidden/>
              </w:rPr>
              <w:tab/>
            </w:r>
            <w:r>
              <w:rPr>
                <w:noProof/>
                <w:webHidden/>
              </w:rPr>
              <w:fldChar w:fldCharType="begin"/>
            </w:r>
            <w:r>
              <w:rPr>
                <w:noProof/>
                <w:webHidden/>
              </w:rPr>
              <w:instrText xml:space="preserve"> PAGEREF _Toc414608578 \h </w:instrText>
            </w:r>
            <w:r>
              <w:rPr>
                <w:noProof/>
                <w:webHidden/>
              </w:rPr>
            </w:r>
            <w:r>
              <w:rPr>
                <w:noProof/>
                <w:webHidden/>
              </w:rPr>
              <w:fldChar w:fldCharType="separate"/>
            </w:r>
            <w:r>
              <w:rPr>
                <w:noProof/>
                <w:webHidden/>
              </w:rPr>
              <w:t>3</w:t>
            </w:r>
            <w:r>
              <w:rPr>
                <w:noProof/>
                <w:webHidden/>
              </w:rPr>
              <w:fldChar w:fldCharType="end"/>
            </w:r>
          </w:hyperlink>
        </w:p>
        <w:p w14:paraId="0337103E"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79" w:history="1">
            <w:r w:rsidRPr="00D73FC8">
              <w:rPr>
                <w:rStyle w:val="Hyperlnk"/>
                <w:noProof/>
              </w:rPr>
              <w:t>2.3</w:t>
            </w:r>
            <w:r>
              <w:rPr>
                <w:rFonts w:asciiTheme="minorHAnsi" w:eastAsiaTheme="minorEastAsia" w:hAnsiTheme="minorHAnsi" w:cstheme="minorBidi"/>
                <w:bCs w:val="0"/>
                <w:noProof/>
                <w:lang w:eastAsia="sv-SE"/>
              </w:rPr>
              <w:tab/>
            </w:r>
            <w:r w:rsidRPr="00D73FC8">
              <w:rPr>
                <w:rStyle w:val="Hyperlnk"/>
                <w:noProof/>
              </w:rPr>
              <w:t>Styrbeteende</w:t>
            </w:r>
            <w:r>
              <w:rPr>
                <w:noProof/>
                <w:webHidden/>
              </w:rPr>
              <w:tab/>
            </w:r>
            <w:r>
              <w:rPr>
                <w:noProof/>
                <w:webHidden/>
              </w:rPr>
              <w:fldChar w:fldCharType="begin"/>
            </w:r>
            <w:r>
              <w:rPr>
                <w:noProof/>
                <w:webHidden/>
              </w:rPr>
              <w:instrText xml:space="preserve"> PAGEREF _Toc414608579 \h </w:instrText>
            </w:r>
            <w:r>
              <w:rPr>
                <w:noProof/>
                <w:webHidden/>
              </w:rPr>
            </w:r>
            <w:r>
              <w:rPr>
                <w:noProof/>
                <w:webHidden/>
              </w:rPr>
              <w:fldChar w:fldCharType="separate"/>
            </w:r>
            <w:r>
              <w:rPr>
                <w:noProof/>
                <w:webHidden/>
              </w:rPr>
              <w:t>4</w:t>
            </w:r>
            <w:r>
              <w:rPr>
                <w:noProof/>
                <w:webHidden/>
              </w:rPr>
              <w:fldChar w:fldCharType="end"/>
            </w:r>
          </w:hyperlink>
        </w:p>
        <w:p w14:paraId="7276B977"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0" w:history="1">
            <w:r w:rsidRPr="00D73FC8">
              <w:rPr>
                <w:rStyle w:val="Hyperlnk"/>
                <w:noProof/>
              </w:rPr>
              <w:t>2.3.1</w:t>
            </w:r>
            <w:r>
              <w:rPr>
                <w:rFonts w:asciiTheme="minorHAnsi" w:eastAsiaTheme="minorEastAsia" w:hAnsiTheme="minorHAnsi" w:cstheme="minorBidi"/>
                <w:noProof/>
                <w:sz w:val="22"/>
                <w:lang w:eastAsia="sv-SE"/>
              </w:rPr>
              <w:tab/>
            </w:r>
            <w:r w:rsidRPr="00D73FC8">
              <w:rPr>
                <w:rStyle w:val="Hyperlnk"/>
                <w:noProof/>
              </w:rPr>
              <w:t>Sök</w:t>
            </w:r>
            <w:r>
              <w:rPr>
                <w:noProof/>
                <w:webHidden/>
              </w:rPr>
              <w:tab/>
            </w:r>
            <w:r>
              <w:rPr>
                <w:noProof/>
                <w:webHidden/>
              </w:rPr>
              <w:fldChar w:fldCharType="begin"/>
            </w:r>
            <w:r>
              <w:rPr>
                <w:noProof/>
                <w:webHidden/>
              </w:rPr>
              <w:instrText xml:space="preserve"> PAGEREF _Toc414608580 \h </w:instrText>
            </w:r>
            <w:r>
              <w:rPr>
                <w:noProof/>
                <w:webHidden/>
              </w:rPr>
            </w:r>
            <w:r>
              <w:rPr>
                <w:noProof/>
                <w:webHidden/>
              </w:rPr>
              <w:fldChar w:fldCharType="separate"/>
            </w:r>
            <w:r>
              <w:rPr>
                <w:noProof/>
                <w:webHidden/>
              </w:rPr>
              <w:t>4</w:t>
            </w:r>
            <w:r>
              <w:rPr>
                <w:noProof/>
                <w:webHidden/>
              </w:rPr>
              <w:fldChar w:fldCharType="end"/>
            </w:r>
          </w:hyperlink>
        </w:p>
        <w:p w14:paraId="4FB60B1C"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1" w:history="1">
            <w:r w:rsidRPr="00D73FC8">
              <w:rPr>
                <w:rStyle w:val="Hyperlnk"/>
                <w:noProof/>
              </w:rPr>
              <w:t>2.3.2</w:t>
            </w:r>
            <w:r>
              <w:rPr>
                <w:rFonts w:asciiTheme="minorHAnsi" w:eastAsiaTheme="minorEastAsia" w:hAnsiTheme="minorHAnsi" w:cstheme="minorBidi"/>
                <w:noProof/>
                <w:sz w:val="22"/>
                <w:lang w:eastAsia="sv-SE"/>
              </w:rPr>
              <w:tab/>
            </w:r>
            <w:r w:rsidRPr="00D73FC8">
              <w:rPr>
                <w:rStyle w:val="Hyperlnk"/>
                <w:noProof/>
              </w:rPr>
              <w:t>Ankomst</w:t>
            </w:r>
            <w:r>
              <w:rPr>
                <w:noProof/>
                <w:webHidden/>
              </w:rPr>
              <w:tab/>
            </w:r>
            <w:r>
              <w:rPr>
                <w:noProof/>
                <w:webHidden/>
              </w:rPr>
              <w:fldChar w:fldCharType="begin"/>
            </w:r>
            <w:r>
              <w:rPr>
                <w:noProof/>
                <w:webHidden/>
              </w:rPr>
              <w:instrText xml:space="preserve"> PAGEREF _Toc414608581 \h </w:instrText>
            </w:r>
            <w:r>
              <w:rPr>
                <w:noProof/>
                <w:webHidden/>
              </w:rPr>
            </w:r>
            <w:r>
              <w:rPr>
                <w:noProof/>
                <w:webHidden/>
              </w:rPr>
              <w:fldChar w:fldCharType="separate"/>
            </w:r>
            <w:r>
              <w:rPr>
                <w:noProof/>
                <w:webHidden/>
              </w:rPr>
              <w:t>5</w:t>
            </w:r>
            <w:r>
              <w:rPr>
                <w:noProof/>
                <w:webHidden/>
              </w:rPr>
              <w:fldChar w:fldCharType="end"/>
            </w:r>
          </w:hyperlink>
        </w:p>
        <w:p w14:paraId="15D50BEA"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2" w:history="1">
            <w:r w:rsidRPr="00D73FC8">
              <w:rPr>
                <w:rStyle w:val="Hyperlnk"/>
                <w:noProof/>
              </w:rPr>
              <w:t>2.3.3</w:t>
            </w:r>
            <w:r>
              <w:rPr>
                <w:rFonts w:asciiTheme="minorHAnsi" w:eastAsiaTheme="minorEastAsia" w:hAnsiTheme="minorHAnsi" w:cstheme="minorBidi"/>
                <w:noProof/>
                <w:sz w:val="22"/>
                <w:lang w:eastAsia="sv-SE"/>
              </w:rPr>
              <w:tab/>
            </w:r>
            <w:r w:rsidRPr="00D73FC8">
              <w:rPr>
                <w:rStyle w:val="Hyperlnk"/>
                <w:noProof/>
              </w:rPr>
              <w:t>Väggundvikande</w:t>
            </w:r>
            <w:r>
              <w:rPr>
                <w:noProof/>
                <w:webHidden/>
              </w:rPr>
              <w:tab/>
            </w:r>
            <w:r>
              <w:rPr>
                <w:noProof/>
                <w:webHidden/>
              </w:rPr>
              <w:fldChar w:fldCharType="begin"/>
            </w:r>
            <w:r>
              <w:rPr>
                <w:noProof/>
                <w:webHidden/>
              </w:rPr>
              <w:instrText xml:space="preserve"> PAGEREF _Toc414608582 \h </w:instrText>
            </w:r>
            <w:r>
              <w:rPr>
                <w:noProof/>
                <w:webHidden/>
              </w:rPr>
            </w:r>
            <w:r>
              <w:rPr>
                <w:noProof/>
                <w:webHidden/>
              </w:rPr>
              <w:fldChar w:fldCharType="separate"/>
            </w:r>
            <w:r>
              <w:rPr>
                <w:noProof/>
                <w:webHidden/>
              </w:rPr>
              <w:t>6</w:t>
            </w:r>
            <w:r>
              <w:rPr>
                <w:noProof/>
                <w:webHidden/>
              </w:rPr>
              <w:fldChar w:fldCharType="end"/>
            </w:r>
          </w:hyperlink>
        </w:p>
        <w:p w14:paraId="2936C236"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3" w:history="1">
            <w:r w:rsidRPr="00D73FC8">
              <w:rPr>
                <w:rStyle w:val="Hyperlnk"/>
                <w:noProof/>
              </w:rPr>
              <w:t>2.3.4</w:t>
            </w:r>
            <w:r>
              <w:rPr>
                <w:rFonts w:asciiTheme="minorHAnsi" w:eastAsiaTheme="minorEastAsia" w:hAnsiTheme="minorHAnsi" w:cstheme="minorBidi"/>
                <w:noProof/>
                <w:sz w:val="22"/>
                <w:lang w:eastAsia="sv-SE"/>
              </w:rPr>
              <w:tab/>
            </w:r>
            <w:r w:rsidRPr="00D73FC8">
              <w:rPr>
                <w:rStyle w:val="Hyperlnk"/>
                <w:noProof/>
              </w:rPr>
              <w:t>Vägföljning</w:t>
            </w:r>
            <w:r>
              <w:rPr>
                <w:noProof/>
                <w:webHidden/>
              </w:rPr>
              <w:tab/>
            </w:r>
            <w:r>
              <w:rPr>
                <w:noProof/>
                <w:webHidden/>
              </w:rPr>
              <w:fldChar w:fldCharType="begin"/>
            </w:r>
            <w:r>
              <w:rPr>
                <w:noProof/>
                <w:webHidden/>
              </w:rPr>
              <w:instrText xml:space="preserve"> PAGEREF _Toc414608583 \h </w:instrText>
            </w:r>
            <w:r>
              <w:rPr>
                <w:noProof/>
                <w:webHidden/>
              </w:rPr>
            </w:r>
            <w:r>
              <w:rPr>
                <w:noProof/>
                <w:webHidden/>
              </w:rPr>
              <w:fldChar w:fldCharType="separate"/>
            </w:r>
            <w:r>
              <w:rPr>
                <w:noProof/>
                <w:webHidden/>
              </w:rPr>
              <w:t>7</w:t>
            </w:r>
            <w:r>
              <w:rPr>
                <w:noProof/>
                <w:webHidden/>
              </w:rPr>
              <w:fldChar w:fldCharType="end"/>
            </w:r>
          </w:hyperlink>
        </w:p>
        <w:p w14:paraId="34C55FEB"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4" w:history="1">
            <w:r w:rsidRPr="00D73FC8">
              <w:rPr>
                <w:rStyle w:val="Hyperlnk"/>
                <w:noProof/>
              </w:rPr>
              <w:t>2.3.5</w:t>
            </w:r>
            <w:r>
              <w:rPr>
                <w:rFonts w:asciiTheme="minorHAnsi" w:eastAsiaTheme="minorEastAsia" w:hAnsiTheme="minorHAnsi" w:cstheme="minorBidi"/>
                <w:noProof/>
                <w:sz w:val="22"/>
                <w:lang w:eastAsia="sv-SE"/>
              </w:rPr>
              <w:tab/>
            </w:r>
            <w:r w:rsidRPr="00D73FC8">
              <w:rPr>
                <w:rStyle w:val="Hyperlnk"/>
                <w:noProof/>
              </w:rPr>
              <w:t>Flödesfält</w:t>
            </w:r>
            <w:r>
              <w:rPr>
                <w:noProof/>
                <w:webHidden/>
              </w:rPr>
              <w:tab/>
            </w:r>
            <w:r>
              <w:rPr>
                <w:noProof/>
                <w:webHidden/>
              </w:rPr>
              <w:fldChar w:fldCharType="begin"/>
            </w:r>
            <w:r>
              <w:rPr>
                <w:noProof/>
                <w:webHidden/>
              </w:rPr>
              <w:instrText xml:space="preserve"> PAGEREF _Toc414608584 \h </w:instrText>
            </w:r>
            <w:r>
              <w:rPr>
                <w:noProof/>
                <w:webHidden/>
              </w:rPr>
            </w:r>
            <w:r>
              <w:rPr>
                <w:noProof/>
                <w:webHidden/>
              </w:rPr>
              <w:fldChar w:fldCharType="separate"/>
            </w:r>
            <w:r>
              <w:rPr>
                <w:noProof/>
                <w:webHidden/>
              </w:rPr>
              <w:t>8</w:t>
            </w:r>
            <w:r>
              <w:rPr>
                <w:noProof/>
                <w:webHidden/>
              </w:rPr>
              <w:fldChar w:fldCharType="end"/>
            </w:r>
          </w:hyperlink>
        </w:p>
        <w:p w14:paraId="12FD8D18"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5" w:history="1">
            <w:r w:rsidRPr="00D73FC8">
              <w:rPr>
                <w:rStyle w:val="Hyperlnk"/>
                <w:noProof/>
              </w:rPr>
              <w:t>2.3.6</w:t>
            </w:r>
            <w:r>
              <w:rPr>
                <w:rFonts w:asciiTheme="minorHAnsi" w:eastAsiaTheme="minorEastAsia" w:hAnsiTheme="minorHAnsi" w:cstheme="minorBidi"/>
                <w:noProof/>
                <w:sz w:val="22"/>
                <w:lang w:eastAsia="sv-SE"/>
              </w:rPr>
              <w:tab/>
            </w:r>
            <w:r w:rsidRPr="00D73FC8">
              <w:rPr>
                <w:rStyle w:val="Hyperlnk"/>
                <w:noProof/>
              </w:rPr>
              <w:t>Flockbeteende</w:t>
            </w:r>
            <w:r>
              <w:rPr>
                <w:noProof/>
                <w:webHidden/>
              </w:rPr>
              <w:tab/>
            </w:r>
            <w:r>
              <w:rPr>
                <w:noProof/>
                <w:webHidden/>
              </w:rPr>
              <w:fldChar w:fldCharType="begin"/>
            </w:r>
            <w:r>
              <w:rPr>
                <w:noProof/>
                <w:webHidden/>
              </w:rPr>
              <w:instrText xml:space="preserve"> PAGEREF _Toc414608585 \h </w:instrText>
            </w:r>
            <w:r>
              <w:rPr>
                <w:noProof/>
                <w:webHidden/>
              </w:rPr>
            </w:r>
            <w:r>
              <w:rPr>
                <w:noProof/>
                <w:webHidden/>
              </w:rPr>
              <w:fldChar w:fldCharType="separate"/>
            </w:r>
            <w:r>
              <w:rPr>
                <w:noProof/>
                <w:webHidden/>
              </w:rPr>
              <w:t>9</w:t>
            </w:r>
            <w:r>
              <w:rPr>
                <w:noProof/>
                <w:webHidden/>
              </w:rPr>
              <w:fldChar w:fldCharType="end"/>
            </w:r>
          </w:hyperlink>
        </w:p>
        <w:p w14:paraId="241A9994"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86" w:history="1">
            <w:r w:rsidRPr="00D73FC8">
              <w:rPr>
                <w:rStyle w:val="Hyperlnk"/>
                <w:noProof/>
              </w:rPr>
              <w:t>2.4</w:t>
            </w:r>
            <w:r>
              <w:rPr>
                <w:rFonts w:asciiTheme="minorHAnsi" w:eastAsiaTheme="minorEastAsia" w:hAnsiTheme="minorHAnsi" w:cstheme="minorBidi"/>
                <w:bCs w:val="0"/>
                <w:noProof/>
                <w:lang w:eastAsia="sv-SE"/>
              </w:rPr>
              <w:tab/>
            </w:r>
            <w:r w:rsidRPr="00D73FC8">
              <w:rPr>
                <w:rStyle w:val="Hyperlnk"/>
                <w:noProof/>
              </w:rPr>
              <w:t>Beräkningsmodell för kombination av styrbeteenden</w:t>
            </w:r>
            <w:r>
              <w:rPr>
                <w:noProof/>
                <w:webHidden/>
              </w:rPr>
              <w:tab/>
            </w:r>
            <w:r>
              <w:rPr>
                <w:noProof/>
                <w:webHidden/>
              </w:rPr>
              <w:fldChar w:fldCharType="begin"/>
            </w:r>
            <w:r>
              <w:rPr>
                <w:noProof/>
                <w:webHidden/>
              </w:rPr>
              <w:instrText xml:space="preserve"> PAGEREF _Toc414608586 \h </w:instrText>
            </w:r>
            <w:r>
              <w:rPr>
                <w:noProof/>
                <w:webHidden/>
              </w:rPr>
            </w:r>
            <w:r>
              <w:rPr>
                <w:noProof/>
                <w:webHidden/>
              </w:rPr>
              <w:fldChar w:fldCharType="separate"/>
            </w:r>
            <w:r>
              <w:rPr>
                <w:noProof/>
                <w:webHidden/>
              </w:rPr>
              <w:t>12</w:t>
            </w:r>
            <w:r>
              <w:rPr>
                <w:noProof/>
                <w:webHidden/>
              </w:rPr>
              <w:fldChar w:fldCharType="end"/>
            </w:r>
          </w:hyperlink>
        </w:p>
        <w:p w14:paraId="2B827DA9"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7" w:history="1">
            <w:r w:rsidRPr="00D73FC8">
              <w:rPr>
                <w:rStyle w:val="Hyperlnk"/>
                <w:noProof/>
              </w:rPr>
              <w:t>2.4.1</w:t>
            </w:r>
            <w:r>
              <w:rPr>
                <w:rFonts w:asciiTheme="minorHAnsi" w:eastAsiaTheme="minorEastAsia" w:hAnsiTheme="minorHAnsi" w:cstheme="minorBidi"/>
                <w:noProof/>
                <w:sz w:val="22"/>
                <w:lang w:eastAsia="sv-SE"/>
              </w:rPr>
              <w:tab/>
            </w:r>
            <w:r w:rsidRPr="00D73FC8">
              <w:rPr>
                <w:rStyle w:val="Hyperlnk"/>
                <w:noProof/>
              </w:rPr>
              <w:t>Viktad trunkerad summa</w:t>
            </w:r>
            <w:r>
              <w:rPr>
                <w:noProof/>
                <w:webHidden/>
              </w:rPr>
              <w:tab/>
            </w:r>
            <w:r>
              <w:rPr>
                <w:noProof/>
                <w:webHidden/>
              </w:rPr>
              <w:fldChar w:fldCharType="begin"/>
            </w:r>
            <w:r>
              <w:rPr>
                <w:noProof/>
                <w:webHidden/>
              </w:rPr>
              <w:instrText xml:space="preserve"> PAGEREF _Toc414608587 \h </w:instrText>
            </w:r>
            <w:r>
              <w:rPr>
                <w:noProof/>
                <w:webHidden/>
              </w:rPr>
            </w:r>
            <w:r>
              <w:rPr>
                <w:noProof/>
                <w:webHidden/>
              </w:rPr>
              <w:fldChar w:fldCharType="separate"/>
            </w:r>
            <w:r>
              <w:rPr>
                <w:noProof/>
                <w:webHidden/>
              </w:rPr>
              <w:t>12</w:t>
            </w:r>
            <w:r>
              <w:rPr>
                <w:noProof/>
                <w:webHidden/>
              </w:rPr>
              <w:fldChar w:fldCharType="end"/>
            </w:r>
          </w:hyperlink>
        </w:p>
        <w:p w14:paraId="481B8D64"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88" w:history="1">
            <w:r w:rsidRPr="00D73FC8">
              <w:rPr>
                <w:rStyle w:val="Hyperlnk"/>
                <w:noProof/>
              </w:rPr>
              <w:t>2.4.2</w:t>
            </w:r>
            <w:r>
              <w:rPr>
                <w:rFonts w:asciiTheme="minorHAnsi" w:eastAsiaTheme="minorEastAsia" w:hAnsiTheme="minorHAnsi" w:cstheme="minorBidi"/>
                <w:noProof/>
                <w:sz w:val="22"/>
                <w:lang w:eastAsia="sv-SE"/>
              </w:rPr>
              <w:tab/>
            </w:r>
            <w:r w:rsidRPr="00D73FC8">
              <w:rPr>
                <w:rStyle w:val="Hyperlnk"/>
                <w:noProof/>
              </w:rPr>
              <w:t>Viktad trunkerad summa med prioritering</w:t>
            </w:r>
            <w:r>
              <w:rPr>
                <w:noProof/>
                <w:webHidden/>
              </w:rPr>
              <w:tab/>
            </w:r>
            <w:r>
              <w:rPr>
                <w:noProof/>
                <w:webHidden/>
              </w:rPr>
              <w:fldChar w:fldCharType="begin"/>
            </w:r>
            <w:r>
              <w:rPr>
                <w:noProof/>
                <w:webHidden/>
              </w:rPr>
              <w:instrText xml:space="preserve"> PAGEREF _Toc414608588 \h </w:instrText>
            </w:r>
            <w:r>
              <w:rPr>
                <w:noProof/>
                <w:webHidden/>
              </w:rPr>
            </w:r>
            <w:r>
              <w:rPr>
                <w:noProof/>
                <w:webHidden/>
              </w:rPr>
              <w:fldChar w:fldCharType="separate"/>
            </w:r>
            <w:r>
              <w:rPr>
                <w:noProof/>
                <w:webHidden/>
              </w:rPr>
              <w:t>12</w:t>
            </w:r>
            <w:r>
              <w:rPr>
                <w:noProof/>
                <w:webHidden/>
              </w:rPr>
              <w:fldChar w:fldCharType="end"/>
            </w:r>
          </w:hyperlink>
        </w:p>
        <w:p w14:paraId="640C1CBA"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89" w:history="1">
            <w:r w:rsidRPr="00D73FC8">
              <w:rPr>
                <w:rStyle w:val="Hyperlnk"/>
                <w:noProof/>
              </w:rPr>
              <w:t>2.5</w:t>
            </w:r>
            <w:r>
              <w:rPr>
                <w:rFonts w:asciiTheme="minorHAnsi" w:eastAsiaTheme="minorEastAsia" w:hAnsiTheme="minorHAnsi" w:cstheme="minorBidi"/>
                <w:bCs w:val="0"/>
                <w:noProof/>
                <w:lang w:eastAsia="sv-SE"/>
              </w:rPr>
              <w:tab/>
            </w:r>
            <w:r w:rsidRPr="00D73FC8">
              <w:rPr>
                <w:rStyle w:val="Hyperlnk"/>
                <w:noProof/>
              </w:rPr>
              <w:t>Vägplanering</w:t>
            </w:r>
            <w:r>
              <w:rPr>
                <w:noProof/>
                <w:webHidden/>
              </w:rPr>
              <w:tab/>
            </w:r>
            <w:r>
              <w:rPr>
                <w:noProof/>
                <w:webHidden/>
              </w:rPr>
              <w:fldChar w:fldCharType="begin"/>
            </w:r>
            <w:r>
              <w:rPr>
                <w:noProof/>
                <w:webHidden/>
              </w:rPr>
              <w:instrText xml:space="preserve"> PAGEREF _Toc414608589 \h </w:instrText>
            </w:r>
            <w:r>
              <w:rPr>
                <w:noProof/>
                <w:webHidden/>
              </w:rPr>
            </w:r>
            <w:r>
              <w:rPr>
                <w:noProof/>
                <w:webHidden/>
              </w:rPr>
              <w:fldChar w:fldCharType="separate"/>
            </w:r>
            <w:r>
              <w:rPr>
                <w:noProof/>
                <w:webHidden/>
              </w:rPr>
              <w:t>13</w:t>
            </w:r>
            <w:r>
              <w:rPr>
                <w:noProof/>
                <w:webHidden/>
              </w:rPr>
              <w:fldChar w:fldCharType="end"/>
            </w:r>
          </w:hyperlink>
        </w:p>
        <w:p w14:paraId="3FB6FEE3"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90" w:history="1">
            <w:r w:rsidRPr="00D73FC8">
              <w:rPr>
                <w:rStyle w:val="Hyperlnk"/>
                <w:noProof/>
              </w:rPr>
              <w:t>2.5.1</w:t>
            </w:r>
            <w:r>
              <w:rPr>
                <w:rFonts w:asciiTheme="minorHAnsi" w:eastAsiaTheme="minorEastAsia" w:hAnsiTheme="minorHAnsi" w:cstheme="minorBidi"/>
                <w:noProof/>
                <w:sz w:val="22"/>
                <w:lang w:eastAsia="sv-SE"/>
              </w:rPr>
              <w:tab/>
            </w:r>
            <w:r w:rsidRPr="00D73FC8">
              <w:rPr>
                <w:rStyle w:val="Hyperlnk"/>
                <w:noProof/>
              </w:rPr>
              <w:t>A*</w:t>
            </w:r>
            <w:r>
              <w:rPr>
                <w:noProof/>
                <w:webHidden/>
              </w:rPr>
              <w:tab/>
            </w:r>
            <w:r>
              <w:rPr>
                <w:noProof/>
                <w:webHidden/>
              </w:rPr>
              <w:fldChar w:fldCharType="begin"/>
            </w:r>
            <w:r>
              <w:rPr>
                <w:noProof/>
                <w:webHidden/>
              </w:rPr>
              <w:instrText xml:space="preserve"> PAGEREF _Toc414608590 \h </w:instrText>
            </w:r>
            <w:r>
              <w:rPr>
                <w:noProof/>
                <w:webHidden/>
              </w:rPr>
            </w:r>
            <w:r>
              <w:rPr>
                <w:noProof/>
                <w:webHidden/>
              </w:rPr>
              <w:fldChar w:fldCharType="separate"/>
            </w:r>
            <w:r>
              <w:rPr>
                <w:noProof/>
                <w:webHidden/>
              </w:rPr>
              <w:t>13</w:t>
            </w:r>
            <w:r>
              <w:rPr>
                <w:noProof/>
                <w:webHidden/>
              </w:rPr>
              <w:fldChar w:fldCharType="end"/>
            </w:r>
          </w:hyperlink>
        </w:p>
        <w:p w14:paraId="6A5D12D8" w14:textId="77777777" w:rsidR="00A66984" w:rsidRDefault="00A66984">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91" w:history="1">
            <w:r w:rsidRPr="00D73FC8">
              <w:rPr>
                <w:rStyle w:val="Hyperlnk"/>
                <w:noProof/>
              </w:rPr>
              <w:t>3</w:t>
            </w:r>
            <w:r>
              <w:rPr>
                <w:rFonts w:asciiTheme="minorHAnsi" w:eastAsiaTheme="minorEastAsia" w:hAnsiTheme="minorHAnsi" w:cstheme="minorBidi"/>
                <w:b w:val="0"/>
                <w:bCs w:val="0"/>
                <w:noProof/>
                <w:sz w:val="22"/>
                <w:szCs w:val="22"/>
                <w:lang w:eastAsia="sv-SE"/>
              </w:rPr>
              <w:tab/>
            </w:r>
            <w:r w:rsidRPr="00D73FC8">
              <w:rPr>
                <w:rStyle w:val="Hyperlnk"/>
                <w:noProof/>
              </w:rPr>
              <w:t>Problemformulering</w:t>
            </w:r>
            <w:r>
              <w:rPr>
                <w:noProof/>
                <w:webHidden/>
              </w:rPr>
              <w:tab/>
            </w:r>
            <w:r>
              <w:rPr>
                <w:noProof/>
                <w:webHidden/>
              </w:rPr>
              <w:fldChar w:fldCharType="begin"/>
            </w:r>
            <w:r>
              <w:rPr>
                <w:noProof/>
                <w:webHidden/>
              </w:rPr>
              <w:instrText xml:space="preserve"> PAGEREF _Toc414608591 \h </w:instrText>
            </w:r>
            <w:r>
              <w:rPr>
                <w:noProof/>
                <w:webHidden/>
              </w:rPr>
            </w:r>
            <w:r>
              <w:rPr>
                <w:noProof/>
                <w:webHidden/>
              </w:rPr>
              <w:fldChar w:fldCharType="separate"/>
            </w:r>
            <w:r>
              <w:rPr>
                <w:noProof/>
                <w:webHidden/>
              </w:rPr>
              <w:t>14</w:t>
            </w:r>
            <w:r>
              <w:rPr>
                <w:noProof/>
                <w:webHidden/>
              </w:rPr>
              <w:fldChar w:fldCharType="end"/>
            </w:r>
          </w:hyperlink>
        </w:p>
        <w:p w14:paraId="0FA8D425"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92" w:history="1">
            <w:r w:rsidRPr="00D73FC8">
              <w:rPr>
                <w:rStyle w:val="Hyperlnk"/>
                <w:noProof/>
              </w:rPr>
              <w:t>3.1</w:t>
            </w:r>
            <w:r>
              <w:rPr>
                <w:rFonts w:asciiTheme="minorHAnsi" w:eastAsiaTheme="minorEastAsia" w:hAnsiTheme="minorHAnsi" w:cstheme="minorBidi"/>
                <w:bCs w:val="0"/>
                <w:noProof/>
                <w:lang w:eastAsia="sv-SE"/>
              </w:rPr>
              <w:tab/>
            </w:r>
            <w:r w:rsidRPr="00D73FC8">
              <w:rPr>
                <w:rStyle w:val="Hyperlnk"/>
                <w:noProof/>
              </w:rPr>
              <w:t>Problembeskrivning</w:t>
            </w:r>
            <w:r>
              <w:rPr>
                <w:noProof/>
                <w:webHidden/>
              </w:rPr>
              <w:tab/>
            </w:r>
            <w:r>
              <w:rPr>
                <w:noProof/>
                <w:webHidden/>
              </w:rPr>
              <w:fldChar w:fldCharType="begin"/>
            </w:r>
            <w:r>
              <w:rPr>
                <w:noProof/>
                <w:webHidden/>
              </w:rPr>
              <w:instrText xml:space="preserve"> PAGEREF _Toc414608592 \h </w:instrText>
            </w:r>
            <w:r>
              <w:rPr>
                <w:noProof/>
                <w:webHidden/>
              </w:rPr>
            </w:r>
            <w:r>
              <w:rPr>
                <w:noProof/>
                <w:webHidden/>
              </w:rPr>
              <w:fldChar w:fldCharType="separate"/>
            </w:r>
            <w:r>
              <w:rPr>
                <w:noProof/>
                <w:webHidden/>
              </w:rPr>
              <w:t>14</w:t>
            </w:r>
            <w:r>
              <w:rPr>
                <w:noProof/>
                <w:webHidden/>
              </w:rPr>
              <w:fldChar w:fldCharType="end"/>
            </w:r>
          </w:hyperlink>
        </w:p>
        <w:p w14:paraId="5ADF4397"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93" w:history="1">
            <w:r w:rsidRPr="00D73FC8">
              <w:rPr>
                <w:rStyle w:val="Hyperlnk"/>
                <w:noProof/>
              </w:rPr>
              <w:t>3.1.1</w:t>
            </w:r>
            <w:r>
              <w:rPr>
                <w:rFonts w:asciiTheme="minorHAnsi" w:eastAsiaTheme="minorEastAsia" w:hAnsiTheme="minorHAnsi" w:cstheme="minorBidi"/>
                <w:noProof/>
                <w:sz w:val="22"/>
                <w:lang w:eastAsia="sv-SE"/>
              </w:rPr>
              <w:tab/>
            </w:r>
            <w:r w:rsidRPr="00D73FC8">
              <w:rPr>
                <w:rStyle w:val="Hyperlnk"/>
                <w:noProof/>
              </w:rPr>
              <w:t>Delmål 1: Implementation</w:t>
            </w:r>
            <w:r>
              <w:rPr>
                <w:noProof/>
                <w:webHidden/>
              </w:rPr>
              <w:tab/>
            </w:r>
            <w:r>
              <w:rPr>
                <w:noProof/>
                <w:webHidden/>
              </w:rPr>
              <w:fldChar w:fldCharType="begin"/>
            </w:r>
            <w:r>
              <w:rPr>
                <w:noProof/>
                <w:webHidden/>
              </w:rPr>
              <w:instrText xml:space="preserve"> PAGEREF _Toc414608593 \h </w:instrText>
            </w:r>
            <w:r>
              <w:rPr>
                <w:noProof/>
                <w:webHidden/>
              </w:rPr>
            </w:r>
            <w:r>
              <w:rPr>
                <w:noProof/>
                <w:webHidden/>
              </w:rPr>
              <w:fldChar w:fldCharType="separate"/>
            </w:r>
            <w:r>
              <w:rPr>
                <w:noProof/>
                <w:webHidden/>
              </w:rPr>
              <w:t>14</w:t>
            </w:r>
            <w:r>
              <w:rPr>
                <w:noProof/>
                <w:webHidden/>
              </w:rPr>
              <w:fldChar w:fldCharType="end"/>
            </w:r>
          </w:hyperlink>
        </w:p>
        <w:p w14:paraId="4230E1E1"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94" w:history="1">
            <w:r w:rsidRPr="00D73FC8">
              <w:rPr>
                <w:rStyle w:val="Hyperlnk"/>
                <w:noProof/>
              </w:rPr>
              <w:t>3.1.2</w:t>
            </w:r>
            <w:r>
              <w:rPr>
                <w:rFonts w:asciiTheme="minorHAnsi" w:eastAsiaTheme="minorEastAsia" w:hAnsiTheme="minorHAnsi" w:cstheme="minorBidi"/>
                <w:noProof/>
                <w:sz w:val="22"/>
                <w:lang w:eastAsia="sv-SE"/>
              </w:rPr>
              <w:tab/>
            </w:r>
            <w:r w:rsidRPr="00D73FC8">
              <w:rPr>
                <w:rStyle w:val="Hyperlnk"/>
                <w:noProof/>
              </w:rPr>
              <w:t>Delmål 2: Utvärdering</w:t>
            </w:r>
            <w:r>
              <w:rPr>
                <w:noProof/>
                <w:webHidden/>
              </w:rPr>
              <w:tab/>
            </w:r>
            <w:r>
              <w:rPr>
                <w:noProof/>
                <w:webHidden/>
              </w:rPr>
              <w:fldChar w:fldCharType="begin"/>
            </w:r>
            <w:r>
              <w:rPr>
                <w:noProof/>
                <w:webHidden/>
              </w:rPr>
              <w:instrText xml:space="preserve"> PAGEREF _Toc414608594 \h </w:instrText>
            </w:r>
            <w:r>
              <w:rPr>
                <w:noProof/>
                <w:webHidden/>
              </w:rPr>
            </w:r>
            <w:r>
              <w:rPr>
                <w:noProof/>
                <w:webHidden/>
              </w:rPr>
              <w:fldChar w:fldCharType="separate"/>
            </w:r>
            <w:r>
              <w:rPr>
                <w:noProof/>
                <w:webHidden/>
              </w:rPr>
              <w:t>15</w:t>
            </w:r>
            <w:r>
              <w:rPr>
                <w:noProof/>
                <w:webHidden/>
              </w:rPr>
              <w:fldChar w:fldCharType="end"/>
            </w:r>
          </w:hyperlink>
        </w:p>
        <w:p w14:paraId="68564F66"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95" w:history="1">
            <w:r w:rsidRPr="00D73FC8">
              <w:rPr>
                <w:rStyle w:val="Hyperlnk"/>
                <w:noProof/>
              </w:rPr>
              <w:t>3.2</w:t>
            </w:r>
            <w:r>
              <w:rPr>
                <w:rFonts w:asciiTheme="minorHAnsi" w:eastAsiaTheme="minorEastAsia" w:hAnsiTheme="minorHAnsi" w:cstheme="minorBidi"/>
                <w:bCs w:val="0"/>
                <w:noProof/>
                <w:lang w:eastAsia="sv-SE"/>
              </w:rPr>
              <w:tab/>
            </w:r>
            <w:r w:rsidRPr="00D73FC8">
              <w:rPr>
                <w:rStyle w:val="Hyperlnk"/>
                <w:noProof/>
              </w:rPr>
              <w:t>Metodbeskrivning</w:t>
            </w:r>
            <w:r>
              <w:rPr>
                <w:noProof/>
                <w:webHidden/>
              </w:rPr>
              <w:tab/>
            </w:r>
            <w:r>
              <w:rPr>
                <w:noProof/>
                <w:webHidden/>
              </w:rPr>
              <w:fldChar w:fldCharType="begin"/>
            </w:r>
            <w:r>
              <w:rPr>
                <w:noProof/>
                <w:webHidden/>
              </w:rPr>
              <w:instrText xml:space="preserve"> PAGEREF _Toc414608595 \h </w:instrText>
            </w:r>
            <w:r>
              <w:rPr>
                <w:noProof/>
                <w:webHidden/>
              </w:rPr>
            </w:r>
            <w:r>
              <w:rPr>
                <w:noProof/>
                <w:webHidden/>
              </w:rPr>
              <w:fldChar w:fldCharType="separate"/>
            </w:r>
            <w:r>
              <w:rPr>
                <w:noProof/>
                <w:webHidden/>
              </w:rPr>
              <w:t>15</w:t>
            </w:r>
            <w:r>
              <w:rPr>
                <w:noProof/>
                <w:webHidden/>
              </w:rPr>
              <w:fldChar w:fldCharType="end"/>
            </w:r>
          </w:hyperlink>
        </w:p>
        <w:p w14:paraId="5230F404"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96" w:history="1">
            <w:r w:rsidRPr="00D73FC8">
              <w:rPr>
                <w:rStyle w:val="Hyperlnk"/>
                <w:noProof/>
              </w:rPr>
              <w:t>3.2.1</w:t>
            </w:r>
            <w:r>
              <w:rPr>
                <w:rFonts w:asciiTheme="minorHAnsi" w:eastAsiaTheme="minorEastAsia" w:hAnsiTheme="minorHAnsi" w:cstheme="minorBidi"/>
                <w:noProof/>
                <w:sz w:val="22"/>
                <w:lang w:eastAsia="sv-SE"/>
              </w:rPr>
              <w:tab/>
            </w:r>
            <w:r w:rsidRPr="00D73FC8">
              <w:rPr>
                <w:rStyle w:val="Hyperlnk"/>
                <w:noProof/>
              </w:rPr>
              <w:t>Metod för delmål 1: Implementation</w:t>
            </w:r>
            <w:r>
              <w:rPr>
                <w:noProof/>
                <w:webHidden/>
              </w:rPr>
              <w:tab/>
            </w:r>
            <w:r>
              <w:rPr>
                <w:noProof/>
                <w:webHidden/>
              </w:rPr>
              <w:fldChar w:fldCharType="begin"/>
            </w:r>
            <w:r>
              <w:rPr>
                <w:noProof/>
                <w:webHidden/>
              </w:rPr>
              <w:instrText xml:space="preserve"> PAGEREF _Toc414608596 \h </w:instrText>
            </w:r>
            <w:r>
              <w:rPr>
                <w:noProof/>
                <w:webHidden/>
              </w:rPr>
            </w:r>
            <w:r>
              <w:rPr>
                <w:noProof/>
                <w:webHidden/>
              </w:rPr>
              <w:fldChar w:fldCharType="separate"/>
            </w:r>
            <w:r>
              <w:rPr>
                <w:noProof/>
                <w:webHidden/>
              </w:rPr>
              <w:t>15</w:t>
            </w:r>
            <w:r>
              <w:rPr>
                <w:noProof/>
                <w:webHidden/>
              </w:rPr>
              <w:fldChar w:fldCharType="end"/>
            </w:r>
          </w:hyperlink>
        </w:p>
        <w:p w14:paraId="3B0E0FE0" w14:textId="77777777" w:rsidR="00A66984" w:rsidRDefault="00A66984">
          <w:pPr>
            <w:pStyle w:val="Innehll3"/>
            <w:tabs>
              <w:tab w:val="left" w:pos="1320"/>
              <w:tab w:val="right" w:leader="dot" w:pos="9010"/>
            </w:tabs>
            <w:rPr>
              <w:rFonts w:asciiTheme="minorHAnsi" w:eastAsiaTheme="minorEastAsia" w:hAnsiTheme="minorHAnsi" w:cstheme="minorBidi"/>
              <w:noProof/>
              <w:sz w:val="22"/>
              <w:lang w:eastAsia="sv-SE"/>
            </w:rPr>
          </w:pPr>
          <w:hyperlink w:anchor="_Toc414608597" w:history="1">
            <w:r w:rsidRPr="00D73FC8">
              <w:rPr>
                <w:rStyle w:val="Hyperlnk"/>
                <w:noProof/>
              </w:rPr>
              <w:t>3.2.2</w:t>
            </w:r>
            <w:r>
              <w:rPr>
                <w:rFonts w:asciiTheme="minorHAnsi" w:eastAsiaTheme="minorEastAsia" w:hAnsiTheme="minorHAnsi" w:cstheme="minorBidi"/>
                <w:noProof/>
                <w:sz w:val="22"/>
                <w:lang w:eastAsia="sv-SE"/>
              </w:rPr>
              <w:tab/>
            </w:r>
            <w:r w:rsidRPr="00D73FC8">
              <w:rPr>
                <w:rStyle w:val="Hyperlnk"/>
                <w:noProof/>
              </w:rPr>
              <w:t>Metod för delmål 2: Utvärdering</w:t>
            </w:r>
            <w:r>
              <w:rPr>
                <w:noProof/>
                <w:webHidden/>
              </w:rPr>
              <w:tab/>
            </w:r>
            <w:r>
              <w:rPr>
                <w:noProof/>
                <w:webHidden/>
              </w:rPr>
              <w:fldChar w:fldCharType="begin"/>
            </w:r>
            <w:r>
              <w:rPr>
                <w:noProof/>
                <w:webHidden/>
              </w:rPr>
              <w:instrText xml:space="preserve"> PAGEREF _Toc414608597 \h </w:instrText>
            </w:r>
            <w:r>
              <w:rPr>
                <w:noProof/>
                <w:webHidden/>
              </w:rPr>
            </w:r>
            <w:r>
              <w:rPr>
                <w:noProof/>
                <w:webHidden/>
              </w:rPr>
              <w:fldChar w:fldCharType="separate"/>
            </w:r>
            <w:r>
              <w:rPr>
                <w:noProof/>
                <w:webHidden/>
              </w:rPr>
              <w:t>15</w:t>
            </w:r>
            <w:r>
              <w:rPr>
                <w:noProof/>
                <w:webHidden/>
              </w:rPr>
              <w:fldChar w:fldCharType="end"/>
            </w:r>
          </w:hyperlink>
        </w:p>
        <w:p w14:paraId="2583D6B9"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598" w:history="1">
            <w:r w:rsidRPr="00D73FC8">
              <w:rPr>
                <w:rStyle w:val="Hyperlnk"/>
                <w:noProof/>
              </w:rPr>
              <w:t>3.3</w:t>
            </w:r>
            <w:r>
              <w:rPr>
                <w:rFonts w:asciiTheme="minorHAnsi" w:eastAsiaTheme="minorEastAsia" w:hAnsiTheme="minorHAnsi" w:cstheme="minorBidi"/>
                <w:bCs w:val="0"/>
                <w:noProof/>
                <w:lang w:eastAsia="sv-SE"/>
              </w:rPr>
              <w:tab/>
            </w:r>
            <w:r w:rsidRPr="00D73FC8">
              <w:rPr>
                <w:rStyle w:val="Hyperlnk"/>
                <w:noProof/>
              </w:rPr>
              <w:t>Metodreflektion</w:t>
            </w:r>
            <w:r>
              <w:rPr>
                <w:noProof/>
                <w:webHidden/>
              </w:rPr>
              <w:tab/>
            </w:r>
            <w:r>
              <w:rPr>
                <w:noProof/>
                <w:webHidden/>
              </w:rPr>
              <w:fldChar w:fldCharType="begin"/>
            </w:r>
            <w:r>
              <w:rPr>
                <w:noProof/>
                <w:webHidden/>
              </w:rPr>
              <w:instrText xml:space="preserve"> PAGEREF _Toc414608598 \h </w:instrText>
            </w:r>
            <w:r>
              <w:rPr>
                <w:noProof/>
                <w:webHidden/>
              </w:rPr>
            </w:r>
            <w:r>
              <w:rPr>
                <w:noProof/>
                <w:webHidden/>
              </w:rPr>
              <w:fldChar w:fldCharType="separate"/>
            </w:r>
            <w:r>
              <w:rPr>
                <w:noProof/>
                <w:webHidden/>
              </w:rPr>
              <w:t>16</w:t>
            </w:r>
            <w:r>
              <w:rPr>
                <w:noProof/>
                <w:webHidden/>
              </w:rPr>
              <w:fldChar w:fldCharType="end"/>
            </w:r>
          </w:hyperlink>
        </w:p>
        <w:p w14:paraId="4DD14296" w14:textId="77777777" w:rsidR="00A66984" w:rsidRDefault="00A66984">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599" w:history="1">
            <w:r w:rsidRPr="00D73FC8">
              <w:rPr>
                <w:rStyle w:val="Hyperlnk"/>
                <w:noProof/>
              </w:rPr>
              <w:t>4</w:t>
            </w:r>
            <w:r>
              <w:rPr>
                <w:rFonts w:asciiTheme="minorHAnsi" w:eastAsiaTheme="minorEastAsia" w:hAnsiTheme="minorHAnsi" w:cstheme="minorBidi"/>
                <w:b w:val="0"/>
                <w:bCs w:val="0"/>
                <w:noProof/>
                <w:sz w:val="22"/>
                <w:szCs w:val="22"/>
                <w:lang w:eastAsia="sv-SE"/>
              </w:rPr>
              <w:tab/>
            </w:r>
            <w:r w:rsidRPr="00D73FC8">
              <w:rPr>
                <w:rStyle w:val="Hyperlnk"/>
                <w:noProof/>
              </w:rPr>
              <w:t>Genomförande</w:t>
            </w:r>
            <w:r>
              <w:rPr>
                <w:noProof/>
                <w:webHidden/>
              </w:rPr>
              <w:tab/>
            </w:r>
            <w:r>
              <w:rPr>
                <w:noProof/>
                <w:webHidden/>
              </w:rPr>
              <w:fldChar w:fldCharType="begin"/>
            </w:r>
            <w:r>
              <w:rPr>
                <w:noProof/>
                <w:webHidden/>
              </w:rPr>
              <w:instrText xml:space="preserve"> PAGEREF _Toc414608599 \h </w:instrText>
            </w:r>
            <w:r>
              <w:rPr>
                <w:noProof/>
                <w:webHidden/>
              </w:rPr>
            </w:r>
            <w:r>
              <w:rPr>
                <w:noProof/>
                <w:webHidden/>
              </w:rPr>
              <w:fldChar w:fldCharType="separate"/>
            </w:r>
            <w:r>
              <w:rPr>
                <w:noProof/>
                <w:webHidden/>
              </w:rPr>
              <w:t>17</w:t>
            </w:r>
            <w:r>
              <w:rPr>
                <w:noProof/>
                <w:webHidden/>
              </w:rPr>
              <w:fldChar w:fldCharType="end"/>
            </w:r>
          </w:hyperlink>
        </w:p>
        <w:p w14:paraId="6FF443FD"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0" w:history="1">
            <w:r w:rsidRPr="00D73FC8">
              <w:rPr>
                <w:rStyle w:val="Hyperlnk"/>
                <w:noProof/>
              </w:rPr>
              <w:t>4.1</w:t>
            </w:r>
            <w:r>
              <w:rPr>
                <w:rFonts w:asciiTheme="minorHAnsi" w:eastAsiaTheme="minorEastAsia" w:hAnsiTheme="minorHAnsi" w:cstheme="minorBidi"/>
                <w:bCs w:val="0"/>
                <w:noProof/>
                <w:lang w:eastAsia="sv-SE"/>
              </w:rPr>
              <w:tab/>
            </w:r>
            <w:r w:rsidRPr="00D73FC8">
              <w:rPr>
                <w:rStyle w:val="Hyperlnk"/>
                <w:noProof/>
              </w:rPr>
              <w:t>Förstudie</w:t>
            </w:r>
            <w:r>
              <w:rPr>
                <w:noProof/>
                <w:webHidden/>
              </w:rPr>
              <w:tab/>
            </w:r>
            <w:r>
              <w:rPr>
                <w:noProof/>
                <w:webHidden/>
              </w:rPr>
              <w:fldChar w:fldCharType="begin"/>
            </w:r>
            <w:r>
              <w:rPr>
                <w:noProof/>
                <w:webHidden/>
              </w:rPr>
              <w:instrText xml:space="preserve"> PAGEREF _Toc414608600 \h </w:instrText>
            </w:r>
            <w:r>
              <w:rPr>
                <w:noProof/>
                <w:webHidden/>
              </w:rPr>
            </w:r>
            <w:r>
              <w:rPr>
                <w:noProof/>
                <w:webHidden/>
              </w:rPr>
              <w:fldChar w:fldCharType="separate"/>
            </w:r>
            <w:r>
              <w:rPr>
                <w:noProof/>
                <w:webHidden/>
              </w:rPr>
              <w:t>17</w:t>
            </w:r>
            <w:r>
              <w:rPr>
                <w:noProof/>
                <w:webHidden/>
              </w:rPr>
              <w:fldChar w:fldCharType="end"/>
            </w:r>
          </w:hyperlink>
        </w:p>
        <w:p w14:paraId="08E13667"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1" w:history="1">
            <w:r w:rsidRPr="00D73FC8">
              <w:rPr>
                <w:rStyle w:val="Hyperlnk"/>
                <w:noProof/>
              </w:rPr>
              <w:t>4.2</w:t>
            </w:r>
            <w:r>
              <w:rPr>
                <w:rFonts w:asciiTheme="minorHAnsi" w:eastAsiaTheme="minorEastAsia" w:hAnsiTheme="minorHAnsi" w:cstheme="minorBidi"/>
                <w:bCs w:val="0"/>
                <w:noProof/>
                <w:lang w:eastAsia="sv-SE"/>
              </w:rPr>
              <w:tab/>
            </w:r>
            <w:r w:rsidRPr="00D73FC8">
              <w:rPr>
                <w:rStyle w:val="Hyperlnk"/>
                <w:noProof/>
              </w:rPr>
              <w:t>Progressionsexempel: modellering</w:t>
            </w:r>
            <w:r>
              <w:rPr>
                <w:noProof/>
                <w:webHidden/>
              </w:rPr>
              <w:tab/>
            </w:r>
            <w:r>
              <w:rPr>
                <w:noProof/>
                <w:webHidden/>
              </w:rPr>
              <w:fldChar w:fldCharType="begin"/>
            </w:r>
            <w:r>
              <w:rPr>
                <w:noProof/>
                <w:webHidden/>
              </w:rPr>
              <w:instrText xml:space="preserve"> PAGEREF _Toc414608601 \h </w:instrText>
            </w:r>
            <w:r>
              <w:rPr>
                <w:noProof/>
                <w:webHidden/>
              </w:rPr>
            </w:r>
            <w:r>
              <w:rPr>
                <w:noProof/>
                <w:webHidden/>
              </w:rPr>
              <w:fldChar w:fldCharType="separate"/>
            </w:r>
            <w:r>
              <w:rPr>
                <w:noProof/>
                <w:webHidden/>
              </w:rPr>
              <w:t>17</w:t>
            </w:r>
            <w:r>
              <w:rPr>
                <w:noProof/>
                <w:webHidden/>
              </w:rPr>
              <w:fldChar w:fldCharType="end"/>
            </w:r>
          </w:hyperlink>
        </w:p>
        <w:p w14:paraId="42F0B9B3" w14:textId="77777777" w:rsidR="00A66984" w:rsidRDefault="00A66984">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602" w:history="1">
            <w:r w:rsidRPr="00D73FC8">
              <w:rPr>
                <w:rStyle w:val="Hyperlnk"/>
                <w:noProof/>
              </w:rPr>
              <w:t>5</w:t>
            </w:r>
            <w:r>
              <w:rPr>
                <w:rFonts w:asciiTheme="minorHAnsi" w:eastAsiaTheme="minorEastAsia" w:hAnsiTheme="minorHAnsi" w:cstheme="minorBidi"/>
                <w:b w:val="0"/>
                <w:bCs w:val="0"/>
                <w:noProof/>
                <w:sz w:val="22"/>
                <w:szCs w:val="22"/>
                <w:lang w:eastAsia="sv-SE"/>
              </w:rPr>
              <w:tab/>
            </w:r>
            <w:r w:rsidRPr="00D73FC8">
              <w:rPr>
                <w:rStyle w:val="Hyperlnk"/>
                <w:noProof/>
              </w:rPr>
              <w:t>Utvärdering</w:t>
            </w:r>
            <w:r>
              <w:rPr>
                <w:noProof/>
                <w:webHidden/>
              </w:rPr>
              <w:tab/>
            </w:r>
            <w:r>
              <w:rPr>
                <w:noProof/>
                <w:webHidden/>
              </w:rPr>
              <w:fldChar w:fldCharType="begin"/>
            </w:r>
            <w:r>
              <w:rPr>
                <w:noProof/>
                <w:webHidden/>
              </w:rPr>
              <w:instrText xml:space="preserve"> PAGEREF _Toc414608602 \h </w:instrText>
            </w:r>
            <w:r>
              <w:rPr>
                <w:noProof/>
                <w:webHidden/>
              </w:rPr>
            </w:r>
            <w:r>
              <w:rPr>
                <w:noProof/>
                <w:webHidden/>
              </w:rPr>
              <w:fldChar w:fldCharType="separate"/>
            </w:r>
            <w:r>
              <w:rPr>
                <w:noProof/>
                <w:webHidden/>
              </w:rPr>
              <w:t>18</w:t>
            </w:r>
            <w:r>
              <w:rPr>
                <w:noProof/>
                <w:webHidden/>
              </w:rPr>
              <w:fldChar w:fldCharType="end"/>
            </w:r>
          </w:hyperlink>
        </w:p>
        <w:p w14:paraId="2810EF48"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3" w:history="1">
            <w:r w:rsidRPr="00D73FC8">
              <w:rPr>
                <w:rStyle w:val="Hyperlnk"/>
                <w:noProof/>
              </w:rPr>
              <w:t>5.1</w:t>
            </w:r>
            <w:r>
              <w:rPr>
                <w:rFonts w:asciiTheme="minorHAnsi" w:eastAsiaTheme="minorEastAsia" w:hAnsiTheme="minorHAnsi" w:cstheme="minorBidi"/>
                <w:bCs w:val="0"/>
                <w:noProof/>
                <w:lang w:eastAsia="sv-SE"/>
              </w:rPr>
              <w:tab/>
            </w:r>
            <w:r w:rsidRPr="00D73FC8">
              <w:rPr>
                <w:rStyle w:val="Hyperlnk"/>
                <w:noProof/>
              </w:rPr>
              <w:t>Presentation av undersökning</w:t>
            </w:r>
            <w:r>
              <w:rPr>
                <w:noProof/>
                <w:webHidden/>
              </w:rPr>
              <w:tab/>
            </w:r>
            <w:r>
              <w:rPr>
                <w:noProof/>
                <w:webHidden/>
              </w:rPr>
              <w:fldChar w:fldCharType="begin"/>
            </w:r>
            <w:r>
              <w:rPr>
                <w:noProof/>
                <w:webHidden/>
              </w:rPr>
              <w:instrText xml:space="preserve"> PAGEREF _Toc414608603 \h </w:instrText>
            </w:r>
            <w:r>
              <w:rPr>
                <w:noProof/>
                <w:webHidden/>
              </w:rPr>
            </w:r>
            <w:r>
              <w:rPr>
                <w:noProof/>
                <w:webHidden/>
              </w:rPr>
              <w:fldChar w:fldCharType="separate"/>
            </w:r>
            <w:r>
              <w:rPr>
                <w:noProof/>
                <w:webHidden/>
              </w:rPr>
              <w:t>18</w:t>
            </w:r>
            <w:r>
              <w:rPr>
                <w:noProof/>
                <w:webHidden/>
              </w:rPr>
              <w:fldChar w:fldCharType="end"/>
            </w:r>
          </w:hyperlink>
        </w:p>
        <w:p w14:paraId="2CB85C2C"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4" w:history="1">
            <w:r w:rsidRPr="00D73FC8">
              <w:rPr>
                <w:rStyle w:val="Hyperlnk"/>
                <w:noProof/>
              </w:rPr>
              <w:t>5.2</w:t>
            </w:r>
            <w:r>
              <w:rPr>
                <w:rFonts w:asciiTheme="minorHAnsi" w:eastAsiaTheme="minorEastAsia" w:hAnsiTheme="minorHAnsi" w:cstheme="minorBidi"/>
                <w:bCs w:val="0"/>
                <w:noProof/>
                <w:lang w:eastAsia="sv-SE"/>
              </w:rPr>
              <w:tab/>
            </w:r>
            <w:r w:rsidRPr="00D73FC8">
              <w:rPr>
                <w:rStyle w:val="Hyperlnk"/>
                <w:noProof/>
              </w:rPr>
              <w:t>Analys</w:t>
            </w:r>
            <w:r>
              <w:rPr>
                <w:noProof/>
                <w:webHidden/>
              </w:rPr>
              <w:tab/>
            </w:r>
            <w:r>
              <w:rPr>
                <w:noProof/>
                <w:webHidden/>
              </w:rPr>
              <w:fldChar w:fldCharType="begin"/>
            </w:r>
            <w:r>
              <w:rPr>
                <w:noProof/>
                <w:webHidden/>
              </w:rPr>
              <w:instrText xml:space="preserve"> PAGEREF _Toc414608604 \h </w:instrText>
            </w:r>
            <w:r>
              <w:rPr>
                <w:noProof/>
                <w:webHidden/>
              </w:rPr>
            </w:r>
            <w:r>
              <w:rPr>
                <w:noProof/>
                <w:webHidden/>
              </w:rPr>
              <w:fldChar w:fldCharType="separate"/>
            </w:r>
            <w:r>
              <w:rPr>
                <w:noProof/>
                <w:webHidden/>
              </w:rPr>
              <w:t>18</w:t>
            </w:r>
            <w:r>
              <w:rPr>
                <w:noProof/>
                <w:webHidden/>
              </w:rPr>
              <w:fldChar w:fldCharType="end"/>
            </w:r>
          </w:hyperlink>
        </w:p>
        <w:p w14:paraId="37B4D49C"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5" w:history="1">
            <w:r w:rsidRPr="00D73FC8">
              <w:rPr>
                <w:rStyle w:val="Hyperlnk"/>
                <w:noProof/>
              </w:rPr>
              <w:t>5.3</w:t>
            </w:r>
            <w:r>
              <w:rPr>
                <w:rFonts w:asciiTheme="minorHAnsi" w:eastAsiaTheme="minorEastAsia" w:hAnsiTheme="minorHAnsi" w:cstheme="minorBidi"/>
                <w:bCs w:val="0"/>
                <w:noProof/>
                <w:lang w:eastAsia="sv-SE"/>
              </w:rPr>
              <w:tab/>
            </w:r>
            <w:r w:rsidRPr="00D73FC8">
              <w:rPr>
                <w:rStyle w:val="Hyperlnk"/>
                <w:noProof/>
              </w:rPr>
              <w:t>Slutsatser</w:t>
            </w:r>
            <w:r>
              <w:rPr>
                <w:noProof/>
                <w:webHidden/>
              </w:rPr>
              <w:tab/>
            </w:r>
            <w:r>
              <w:rPr>
                <w:noProof/>
                <w:webHidden/>
              </w:rPr>
              <w:fldChar w:fldCharType="begin"/>
            </w:r>
            <w:r>
              <w:rPr>
                <w:noProof/>
                <w:webHidden/>
              </w:rPr>
              <w:instrText xml:space="preserve"> PAGEREF _Toc414608605 \h </w:instrText>
            </w:r>
            <w:r>
              <w:rPr>
                <w:noProof/>
                <w:webHidden/>
              </w:rPr>
            </w:r>
            <w:r>
              <w:rPr>
                <w:noProof/>
                <w:webHidden/>
              </w:rPr>
              <w:fldChar w:fldCharType="separate"/>
            </w:r>
            <w:r>
              <w:rPr>
                <w:noProof/>
                <w:webHidden/>
              </w:rPr>
              <w:t>18</w:t>
            </w:r>
            <w:r>
              <w:rPr>
                <w:noProof/>
                <w:webHidden/>
              </w:rPr>
              <w:fldChar w:fldCharType="end"/>
            </w:r>
          </w:hyperlink>
        </w:p>
        <w:p w14:paraId="2F4D293C" w14:textId="77777777" w:rsidR="00A66984" w:rsidRDefault="00A66984">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4608606" w:history="1">
            <w:r w:rsidRPr="00D73FC8">
              <w:rPr>
                <w:rStyle w:val="Hyperlnk"/>
                <w:noProof/>
              </w:rPr>
              <w:t>6</w:t>
            </w:r>
            <w:r>
              <w:rPr>
                <w:rFonts w:asciiTheme="minorHAnsi" w:eastAsiaTheme="minorEastAsia" w:hAnsiTheme="minorHAnsi" w:cstheme="minorBidi"/>
                <w:b w:val="0"/>
                <w:bCs w:val="0"/>
                <w:noProof/>
                <w:sz w:val="22"/>
                <w:szCs w:val="22"/>
                <w:lang w:eastAsia="sv-SE"/>
              </w:rPr>
              <w:tab/>
            </w:r>
            <w:r w:rsidRPr="00D73FC8">
              <w:rPr>
                <w:rStyle w:val="Hyperlnk"/>
                <w:noProof/>
              </w:rPr>
              <w:t>Avslutande diskussion</w:t>
            </w:r>
            <w:r>
              <w:rPr>
                <w:noProof/>
                <w:webHidden/>
              </w:rPr>
              <w:tab/>
            </w:r>
            <w:r>
              <w:rPr>
                <w:noProof/>
                <w:webHidden/>
              </w:rPr>
              <w:fldChar w:fldCharType="begin"/>
            </w:r>
            <w:r>
              <w:rPr>
                <w:noProof/>
                <w:webHidden/>
              </w:rPr>
              <w:instrText xml:space="preserve"> PAGEREF _Toc414608606 \h </w:instrText>
            </w:r>
            <w:r>
              <w:rPr>
                <w:noProof/>
                <w:webHidden/>
              </w:rPr>
            </w:r>
            <w:r>
              <w:rPr>
                <w:noProof/>
                <w:webHidden/>
              </w:rPr>
              <w:fldChar w:fldCharType="separate"/>
            </w:r>
            <w:r>
              <w:rPr>
                <w:noProof/>
                <w:webHidden/>
              </w:rPr>
              <w:t>19</w:t>
            </w:r>
            <w:r>
              <w:rPr>
                <w:noProof/>
                <w:webHidden/>
              </w:rPr>
              <w:fldChar w:fldCharType="end"/>
            </w:r>
          </w:hyperlink>
        </w:p>
        <w:p w14:paraId="3E339DFE"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7" w:history="1">
            <w:r w:rsidRPr="00D73FC8">
              <w:rPr>
                <w:rStyle w:val="Hyperlnk"/>
                <w:noProof/>
              </w:rPr>
              <w:t>6.1</w:t>
            </w:r>
            <w:r>
              <w:rPr>
                <w:rFonts w:asciiTheme="minorHAnsi" w:eastAsiaTheme="minorEastAsia" w:hAnsiTheme="minorHAnsi" w:cstheme="minorBidi"/>
                <w:bCs w:val="0"/>
                <w:noProof/>
                <w:lang w:eastAsia="sv-SE"/>
              </w:rPr>
              <w:tab/>
            </w:r>
            <w:r w:rsidRPr="00D73FC8">
              <w:rPr>
                <w:rStyle w:val="Hyperlnk"/>
                <w:noProof/>
              </w:rPr>
              <w:t>Sammanfattning</w:t>
            </w:r>
            <w:r>
              <w:rPr>
                <w:noProof/>
                <w:webHidden/>
              </w:rPr>
              <w:tab/>
            </w:r>
            <w:r>
              <w:rPr>
                <w:noProof/>
                <w:webHidden/>
              </w:rPr>
              <w:fldChar w:fldCharType="begin"/>
            </w:r>
            <w:r>
              <w:rPr>
                <w:noProof/>
                <w:webHidden/>
              </w:rPr>
              <w:instrText xml:space="preserve"> PAGEREF _Toc414608607 \h </w:instrText>
            </w:r>
            <w:r>
              <w:rPr>
                <w:noProof/>
                <w:webHidden/>
              </w:rPr>
            </w:r>
            <w:r>
              <w:rPr>
                <w:noProof/>
                <w:webHidden/>
              </w:rPr>
              <w:fldChar w:fldCharType="separate"/>
            </w:r>
            <w:r>
              <w:rPr>
                <w:noProof/>
                <w:webHidden/>
              </w:rPr>
              <w:t>19</w:t>
            </w:r>
            <w:r>
              <w:rPr>
                <w:noProof/>
                <w:webHidden/>
              </w:rPr>
              <w:fldChar w:fldCharType="end"/>
            </w:r>
          </w:hyperlink>
        </w:p>
        <w:p w14:paraId="5D40DFC8"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8" w:history="1">
            <w:r w:rsidRPr="00D73FC8">
              <w:rPr>
                <w:rStyle w:val="Hyperlnk"/>
                <w:noProof/>
              </w:rPr>
              <w:t>6.2</w:t>
            </w:r>
            <w:r>
              <w:rPr>
                <w:rFonts w:asciiTheme="minorHAnsi" w:eastAsiaTheme="minorEastAsia" w:hAnsiTheme="minorHAnsi" w:cstheme="minorBidi"/>
                <w:bCs w:val="0"/>
                <w:noProof/>
                <w:lang w:eastAsia="sv-SE"/>
              </w:rPr>
              <w:tab/>
            </w:r>
            <w:r w:rsidRPr="00D73FC8">
              <w:rPr>
                <w:rStyle w:val="Hyperlnk"/>
                <w:noProof/>
              </w:rPr>
              <w:t>Diskussion</w:t>
            </w:r>
            <w:r>
              <w:rPr>
                <w:noProof/>
                <w:webHidden/>
              </w:rPr>
              <w:tab/>
            </w:r>
            <w:r>
              <w:rPr>
                <w:noProof/>
                <w:webHidden/>
              </w:rPr>
              <w:fldChar w:fldCharType="begin"/>
            </w:r>
            <w:r>
              <w:rPr>
                <w:noProof/>
                <w:webHidden/>
              </w:rPr>
              <w:instrText xml:space="preserve"> PAGEREF _Toc414608608 \h </w:instrText>
            </w:r>
            <w:r>
              <w:rPr>
                <w:noProof/>
                <w:webHidden/>
              </w:rPr>
            </w:r>
            <w:r>
              <w:rPr>
                <w:noProof/>
                <w:webHidden/>
              </w:rPr>
              <w:fldChar w:fldCharType="separate"/>
            </w:r>
            <w:r>
              <w:rPr>
                <w:noProof/>
                <w:webHidden/>
              </w:rPr>
              <w:t>19</w:t>
            </w:r>
            <w:r>
              <w:rPr>
                <w:noProof/>
                <w:webHidden/>
              </w:rPr>
              <w:fldChar w:fldCharType="end"/>
            </w:r>
          </w:hyperlink>
        </w:p>
        <w:p w14:paraId="1CD5D293" w14:textId="77777777" w:rsidR="00A66984" w:rsidRDefault="00A66984">
          <w:pPr>
            <w:pStyle w:val="Innehll2"/>
            <w:tabs>
              <w:tab w:val="left" w:pos="880"/>
              <w:tab w:val="right" w:leader="dot" w:pos="9010"/>
            </w:tabs>
            <w:rPr>
              <w:rFonts w:asciiTheme="minorHAnsi" w:eastAsiaTheme="minorEastAsia" w:hAnsiTheme="minorHAnsi" w:cstheme="minorBidi"/>
              <w:bCs w:val="0"/>
              <w:noProof/>
              <w:lang w:eastAsia="sv-SE"/>
            </w:rPr>
          </w:pPr>
          <w:hyperlink w:anchor="_Toc414608609" w:history="1">
            <w:r w:rsidRPr="00D73FC8">
              <w:rPr>
                <w:rStyle w:val="Hyperlnk"/>
                <w:noProof/>
              </w:rPr>
              <w:t>6.3</w:t>
            </w:r>
            <w:r>
              <w:rPr>
                <w:rFonts w:asciiTheme="minorHAnsi" w:eastAsiaTheme="minorEastAsia" w:hAnsiTheme="minorHAnsi" w:cstheme="minorBidi"/>
                <w:bCs w:val="0"/>
                <w:noProof/>
                <w:lang w:eastAsia="sv-SE"/>
              </w:rPr>
              <w:tab/>
            </w:r>
            <w:r w:rsidRPr="00D73FC8">
              <w:rPr>
                <w:rStyle w:val="Hyperlnk"/>
                <w:noProof/>
              </w:rPr>
              <w:t>Framtida arbete</w:t>
            </w:r>
            <w:r>
              <w:rPr>
                <w:noProof/>
                <w:webHidden/>
              </w:rPr>
              <w:tab/>
            </w:r>
            <w:r>
              <w:rPr>
                <w:noProof/>
                <w:webHidden/>
              </w:rPr>
              <w:fldChar w:fldCharType="begin"/>
            </w:r>
            <w:r>
              <w:rPr>
                <w:noProof/>
                <w:webHidden/>
              </w:rPr>
              <w:instrText xml:space="preserve"> PAGEREF _Toc414608609 \h </w:instrText>
            </w:r>
            <w:r>
              <w:rPr>
                <w:noProof/>
                <w:webHidden/>
              </w:rPr>
            </w:r>
            <w:r>
              <w:rPr>
                <w:noProof/>
                <w:webHidden/>
              </w:rPr>
              <w:fldChar w:fldCharType="separate"/>
            </w:r>
            <w:r>
              <w:rPr>
                <w:noProof/>
                <w:webHidden/>
              </w:rPr>
              <w:t>19</w:t>
            </w:r>
            <w:r>
              <w:rPr>
                <w:noProof/>
                <w:webHidden/>
              </w:rPr>
              <w:fldChar w:fldCharType="end"/>
            </w:r>
          </w:hyperlink>
        </w:p>
        <w:p w14:paraId="51FC1FDA" w14:textId="77777777" w:rsidR="00A66984" w:rsidRDefault="00A66984">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4608610" w:history="1">
            <w:r w:rsidRPr="00D73FC8">
              <w:rPr>
                <w:rStyle w:val="Hyperlnk"/>
                <w:noProof/>
              </w:rPr>
              <w:t>Referenser</w:t>
            </w:r>
            <w:r>
              <w:rPr>
                <w:noProof/>
                <w:webHidden/>
              </w:rPr>
              <w:tab/>
            </w:r>
            <w:r>
              <w:rPr>
                <w:noProof/>
                <w:webHidden/>
              </w:rPr>
              <w:fldChar w:fldCharType="begin"/>
            </w:r>
            <w:r>
              <w:rPr>
                <w:noProof/>
                <w:webHidden/>
              </w:rPr>
              <w:instrText xml:space="preserve"> PAGEREF _Toc414608610 \h </w:instrText>
            </w:r>
            <w:r>
              <w:rPr>
                <w:noProof/>
                <w:webHidden/>
              </w:rPr>
            </w:r>
            <w:r>
              <w:rPr>
                <w:noProof/>
                <w:webHidden/>
              </w:rPr>
              <w:fldChar w:fldCharType="separate"/>
            </w:r>
            <w:r>
              <w:rPr>
                <w:noProof/>
                <w:webHidden/>
              </w:rPr>
              <w:t>20</w:t>
            </w:r>
            <w:r>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Ref414269886"/>
      <w:bookmarkStart w:id="1" w:name="_Toc414608572"/>
      <w:r w:rsidRPr="00BB4C2C">
        <w:lastRenderedPageBreak/>
        <w:t>Introduktion</w:t>
      </w:r>
      <w:bookmarkStart w:id="2" w:name="_GoBack"/>
      <w:bookmarkEnd w:id="0"/>
      <w:bookmarkEnd w:id="1"/>
      <w:bookmarkEnd w:id="2"/>
    </w:p>
    <w:p w14:paraId="5BAB9BEE" w14:textId="5AA90C56"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 xml:space="preserve">har </w:t>
      </w:r>
      <w:r w:rsidR="00326AF1">
        <w:t xml:space="preserve">förekommandet av </w:t>
      </w:r>
      <w:r w:rsidR="00AD33EA">
        <w:t>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2DD7837F" w14:textId="77777777" w:rsidR="006217AE"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48370D">
        <w:t xml:space="preserve"> </w:t>
      </w:r>
    </w:p>
    <w:p w14:paraId="6E2A1083" w14:textId="58E96AD0" w:rsidR="00997CAC" w:rsidRPr="00BB4C2C" w:rsidRDefault="006217AE" w:rsidP="00CB442F">
      <w:r>
        <w:t>Arbetet kommer att analysera två styrbeteenden för att navigera grupper av agenter genom en miljö. Dessa två beteenden är: flödesfälts- och vägföljningsbeteende. Den aspekt som ska analyseras är varje tekniks minneseffektivitet och hur den förändras i olika miljöer och storleken på grupperna.</w:t>
      </w:r>
    </w:p>
    <w:p w14:paraId="13F1DB4B" w14:textId="37B3D137" w:rsidR="00CB442F" w:rsidRPr="00BB4C2C" w:rsidRDefault="00CB442F" w:rsidP="00CB442F">
      <w:pPr>
        <w:pStyle w:val="Rubrik1"/>
      </w:pPr>
      <w:bookmarkStart w:id="3" w:name="_Toc181172220"/>
      <w:bookmarkStart w:id="4" w:name="_Toc219466031"/>
      <w:bookmarkStart w:id="5" w:name="_Toc219475258"/>
      <w:bookmarkStart w:id="6" w:name="_Toc414608573"/>
      <w:r w:rsidRPr="00BB4C2C">
        <w:lastRenderedPageBreak/>
        <w:t>Bakgrund</w:t>
      </w:r>
      <w:bookmarkEnd w:id="3"/>
      <w:bookmarkEnd w:id="4"/>
      <w:bookmarkEnd w:id="5"/>
      <w:bookmarkEnd w:id="6"/>
    </w:p>
    <w:p w14:paraId="59BBE51F" w14:textId="1748D176" w:rsidR="00CB442F" w:rsidRPr="00BB4C2C" w:rsidRDefault="000825CB" w:rsidP="00CB442F">
      <w:pPr>
        <w:pStyle w:val="Rubrik2"/>
      </w:pPr>
      <w:bookmarkStart w:id="7" w:name="_Toc414608574"/>
      <w:r w:rsidRPr="00BB4C2C">
        <w:t>Artificiell intelligens</w:t>
      </w:r>
      <w:bookmarkEnd w:id="7"/>
    </w:p>
    <w:p w14:paraId="728684F8" w14:textId="52145A1F"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B1262A">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book"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C22E14" w:rsidRPr="00BB4C2C">
        <w:t xml:space="preserve">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795479" w:rsidRPr="00BB4C2C">
        <w:t>under en rimlig tid. Exempelvi</w:t>
      </w:r>
      <w:r w:rsidR="00DD0F1C" w:rsidRPr="00BB4C2C">
        <w:t>s</w:t>
      </w:r>
      <w:r w:rsidR="00795479" w:rsidRPr="00BB4C2C">
        <w:t>:</w:t>
      </w:r>
      <w:r w:rsidR="00C22E14" w:rsidRPr="00BB4C2C">
        <w:t xml:space="preserve"> sökning, aritmetiska problem,</w:t>
      </w:r>
      <w:r w:rsidR="00211C5B" w:rsidRPr="00BB4C2C">
        <w:t xml:space="preserve"> med mera.</w:t>
      </w:r>
    </w:p>
    <w:p w14:paraId="334E39FC" w14:textId="0C389F66"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som krävs för att </w:t>
      </w:r>
      <w:r w:rsidR="00AA536D">
        <w:t>skapa</w:t>
      </w:r>
      <w:r w:rsidR="003C1A18" w:rsidRPr="00BB4C2C">
        <w:t xml:space="preserve">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8" w:name="_Toc414608575"/>
      <w:r w:rsidRPr="00BB4C2C">
        <w:t>Traditionell AI</w:t>
      </w:r>
      <w:bookmarkEnd w:id="8"/>
    </w:p>
    <w:p w14:paraId="2609845E" w14:textId="281D2159" w:rsidR="00D05FAB" w:rsidRPr="00BB4C2C" w:rsidRDefault="00D05FAB" w:rsidP="00223577">
      <w:pPr>
        <w:rPr>
          <w:b/>
          <w:i/>
          <w:color w:val="FF0000"/>
        </w:rPr>
      </w:pPr>
      <w:r w:rsidRPr="00BB4C2C">
        <w:t>Det traditionella AI-området är uppdelat i två, mindre, områden: stark AI och svag AI.</w:t>
      </w:r>
      <w:r w:rsidR="00AF58C4">
        <w:t xml:space="preserve"> Forskningen inom s</w:t>
      </w:r>
      <w:r w:rsidRPr="00BB4C2C">
        <w:t>tark AI eftersträvar att skapa ett beteende som efterliknar människors tankeprocess, medan forskni</w:t>
      </w:r>
      <w:r w:rsidR="006573D1" w:rsidRPr="00BB4C2C">
        <w:t>ngen inom svag AI applicerar AI-</w:t>
      </w:r>
      <w:r w:rsidRPr="00BB4C2C">
        <w:t xml:space="preserve">teknologier </w:t>
      </w:r>
      <w:r w:rsidR="00521247">
        <w:t>för att</w:t>
      </w:r>
      <w:r w:rsidR="00BF544C">
        <w:t xml:space="preserve"> lösa</w:t>
      </w:r>
      <w:r w:rsidR="00521247">
        <w:t xml:space="preserve"> </w:t>
      </w:r>
      <w:r w:rsidR="00757CD1">
        <w:t>problem som finns i den verkliga</w:t>
      </w:r>
      <w:r w:rsidR="00521247">
        <w:t xml:space="preserve"> världen</w:t>
      </w:r>
      <w:r w:rsidR="00953FA7" w:rsidRPr="00BB4C2C">
        <w:t xml:space="preserve">. </w:t>
      </w:r>
      <w:r w:rsidR="008A6202">
        <w:t>D</w:t>
      </w:r>
      <w:r w:rsidR="00953FA7" w:rsidRPr="00BB4C2C">
        <w:t xml:space="preserve">essa två </w:t>
      </w:r>
      <w:proofErr w:type="spellStart"/>
      <w:r w:rsidR="00953FA7" w:rsidRPr="00BB4C2C">
        <w:t>subområden</w:t>
      </w:r>
      <w:proofErr w:type="spellEnd"/>
      <w:r w:rsidR="00953FA7" w:rsidRPr="00BB4C2C">
        <w:t xml:space="preserve"> tenderar att fokusera på att lösa ett problem på ett sätt</w:t>
      </w:r>
      <w:r w:rsidR="00181CED" w:rsidRPr="00BB4C2C">
        <w:t xml:space="preserve"> </w:t>
      </w:r>
      <w:r w:rsidR="0026214C">
        <w:t xml:space="preserve">utan att ta större </w:t>
      </w:r>
      <w:r w:rsidR="00181CED" w:rsidRPr="00BB4C2C">
        <w:t>hänsyn till hårdvara eller tidsbegränsningar</w:t>
      </w:r>
      <w:r w:rsidR="00953FA7" w:rsidRPr="00BB4C2C">
        <w:t>.</w:t>
      </w:r>
      <w:r w:rsidR="00304BA5" w:rsidRPr="00BB4C2C">
        <w:t xml:space="preserve"> </w:t>
      </w:r>
      <w:r w:rsidR="008A6202">
        <w:t xml:space="preserve">Till exempel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8A6202">
        <w:t xml:space="preserve"> </w:t>
      </w:r>
      <w:r w:rsidR="008A6202">
        <w:fldChar w:fldCharType="begin" w:fldLock="1"/>
      </w:r>
      <w:r w:rsidR="006B2AD7">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8A6202">
        <w:fldChar w:fldCharType="separate"/>
      </w:r>
      <w:r w:rsidR="008A6202" w:rsidRPr="008A6202">
        <w:rPr>
          <w:noProof/>
        </w:rPr>
        <w:t>(Buckland, 2004)</w:t>
      </w:r>
      <w:r w:rsidR="008A6202">
        <w:fldChar w:fldCharType="end"/>
      </w:r>
      <w:r w:rsidR="00621ACA" w:rsidRPr="00BB4C2C">
        <w:t>.</w:t>
      </w:r>
    </w:p>
    <w:p w14:paraId="438FF41F" w14:textId="2B0F6BE5" w:rsidR="00CB442F" w:rsidRDefault="00223577" w:rsidP="00704951">
      <w:pPr>
        <w:pStyle w:val="Rubrik3"/>
      </w:pPr>
      <w:bookmarkStart w:id="9" w:name="_Toc414608576"/>
      <w:r w:rsidRPr="00BB4C2C">
        <w:t>Spel-AI</w:t>
      </w:r>
      <w:bookmarkEnd w:id="9"/>
    </w:p>
    <w:p w14:paraId="6655104D" w14:textId="2B8281FB" w:rsidR="00704951" w:rsidRPr="00BB4C2C" w:rsidRDefault="003F185F" w:rsidP="00704951">
      <w:pPr>
        <w:rPr>
          <w:b/>
          <w:i/>
          <w:color w:val="FF0000"/>
        </w:rPr>
      </w:pPr>
      <w:r>
        <w:t>Till skillnad från traditionell AI måste AI-system inom spel ta hänsyn till vilka resurser som användaren har, till exempel</w:t>
      </w:r>
      <w:r w:rsidR="00CA768D">
        <w:t xml:space="preserve"> vilken processor </w:t>
      </w:r>
      <w:r>
        <w:t>eller hur mycket</w:t>
      </w:r>
      <w:r w:rsidR="00CA768D">
        <w:t xml:space="preserve"> RAM </w:t>
      </w:r>
      <w:r>
        <w:t>användaren har.</w:t>
      </w:r>
      <w:r w:rsidR="00917A9A">
        <w:t xml:space="preserve"> </w:t>
      </w:r>
      <w:r w:rsidR="00704951" w:rsidRPr="00BB4C2C">
        <w:t xml:space="preserve">Artificiell intelligens har </w:t>
      </w:r>
      <w:r w:rsidR="00F91278" w:rsidRPr="00BB4C2C">
        <w:t xml:space="preserve">alltid </w:t>
      </w:r>
      <w:r w:rsidR="00704951"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00704951" w:rsidRPr="00BB4C2C">
        <w:t xml:space="preserve"> </w:t>
      </w:r>
      <w:r w:rsidR="001F7AD8" w:rsidRPr="00BB4C2C">
        <w:t>var det första spelet med en</w:t>
      </w:r>
      <w:r w:rsidR="00DA5204" w:rsidRPr="00BB4C2C">
        <w:t xml:space="preserve"> relativt avancerad AI. Fienderna </w:t>
      </w:r>
      <w:r w:rsidR="002A48B2">
        <w:t xml:space="preserve">rörde sig runt omkring </w:t>
      </w:r>
      <w:r w:rsidR="00793DFF">
        <w:t xml:space="preserve">banan </w:t>
      </w:r>
      <w:r w:rsidR="002A48B2">
        <w:t>i samma mån som spelare</w:t>
      </w:r>
      <w:r w:rsidR="00A554C4">
        <w:t>n</w:t>
      </w:r>
      <w:r w:rsidR="002A48B2">
        <w:t>.</w:t>
      </w:r>
      <w:r w:rsidR="00BB65C2">
        <w:t xml:space="preserve"> </w:t>
      </w:r>
      <w:r w:rsidR="00BB65C2">
        <w:fldChar w:fldCharType="begin" w:fldLock="1"/>
      </w:r>
      <w:r w:rsidR="00B1262A">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book"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57312CD4"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Oavsett om det är en hund som rör sig mellan två olika rum i ett hus, eller om det är en mer avancerad NPC (Non-</w:t>
      </w:r>
      <w:proofErr w:type="spellStart"/>
      <w:r w:rsidR="00A40217">
        <w:t>Player</w:t>
      </w:r>
      <w:proofErr w:type="spellEnd"/>
      <w:r w:rsidR="00A40217">
        <w:t xml:space="preserve"> </w:t>
      </w:r>
      <w:proofErr w:type="spellStart"/>
      <w:r w:rsidR="00A40217">
        <w:t>Character</w:t>
      </w:r>
      <w:proofErr w:type="spellEnd"/>
      <w:r w:rsidR="00A40217">
        <w:t>)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RTS (realtidspel)</w:t>
      </w:r>
      <w:r w:rsidR="00D639D0" w:rsidRPr="00BB4C2C">
        <w:t xml:space="preserve"> </w:t>
      </w:r>
      <w:r w:rsidR="00EC7705" w:rsidRPr="00BB4C2C">
        <w:t>så som</w:t>
      </w:r>
      <w:r w:rsidR="00156E24">
        <w:t xml:space="preserve"> </w:t>
      </w:r>
      <w:proofErr w:type="spellStart"/>
      <w:r w:rsidR="00156E24">
        <w:rPr>
          <w:i/>
        </w:rPr>
        <w:t>Starcraft</w:t>
      </w:r>
      <w:proofErr w:type="spellEnd"/>
      <w:r w:rsidR="00156E24">
        <w:rPr>
          <w:i/>
        </w:rPr>
        <w:t xml:space="preserve"> 2: Wings </w:t>
      </w:r>
      <w:proofErr w:type="spellStart"/>
      <w:r w:rsidR="00156E24">
        <w:rPr>
          <w:i/>
        </w:rPr>
        <w:t>of</w:t>
      </w:r>
      <w:proofErr w:type="spellEnd"/>
      <w:r w:rsidR="00156E24">
        <w:rPr>
          <w:i/>
        </w:rPr>
        <w:t xml:space="preserve">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proofErr w:type="spellStart"/>
      <w:r w:rsidR="00156E24">
        <w:rPr>
          <w:i/>
        </w:rPr>
        <w:t>Warcraft</w:t>
      </w:r>
      <w:proofErr w:type="spellEnd"/>
      <w:r w:rsidR="00156E24">
        <w:rPr>
          <w:i/>
        </w:rPr>
        <w:t xml:space="preserve"> 3: </w:t>
      </w:r>
      <w:proofErr w:type="spellStart"/>
      <w:r w:rsidR="00156E24">
        <w:rPr>
          <w:i/>
        </w:rPr>
        <w:t>Reign</w:t>
      </w:r>
      <w:proofErr w:type="spellEnd"/>
      <w:r w:rsidR="00156E24">
        <w:rPr>
          <w:i/>
        </w:rPr>
        <w:t xml:space="preserve"> </w:t>
      </w:r>
      <w:proofErr w:type="spellStart"/>
      <w:r w:rsidR="00156E24">
        <w:rPr>
          <w:i/>
        </w:rPr>
        <w:t>of</w:t>
      </w:r>
      <w:proofErr w:type="spellEnd"/>
      <w:r w:rsidR="00156E24">
        <w:rPr>
          <w:i/>
        </w:rPr>
        <w:t xml:space="preserve"> </w:t>
      </w:r>
      <w:proofErr w:type="spellStart"/>
      <w:r w:rsidR="00156E24">
        <w:rPr>
          <w:i/>
        </w:rPr>
        <w:t>Chaos</w:t>
      </w:r>
      <w:proofErr w:type="spellEnd"/>
      <w:r w:rsidR="00156E24">
        <w:rPr>
          <w:i/>
        </w:rPr>
        <w:t xml:space="preserve">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10" w:name="_Toc414608577"/>
      <w:r w:rsidRPr="00BB4C2C">
        <w:t>Autonom</w:t>
      </w:r>
      <w:r w:rsidR="00D7111A" w:rsidRPr="00BB4C2C">
        <w:t xml:space="preserve"> a</w:t>
      </w:r>
      <w:r w:rsidR="009E541C" w:rsidRPr="00BB4C2C">
        <w:t>gent</w:t>
      </w:r>
      <w:bookmarkEnd w:id="10"/>
    </w:p>
    <w:p w14:paraId="5FBD0E0E" w14:textId="62513BD6" w:rsidR="00271764" w:rsidRPr="00271764" w:rsidRDefault="009E541C" w:rsidP="00DA1C71">
      <w:r w:rsidRPr="00BB4C2C">
        <w:t xml:space="preserve">En </w:t>
      </w:r>
      <w:r w:rsidR="00BF3384">
        <w:t xml:space="preserve">autonom </w:t>
      </w:r>
      <w:r w:rsidRPr="00BB4C2C">
        <w:t xml:space="preserve">agent är </w:t>
      </w:r>
      <w:r w:rsidR="006F0A3B">
        <w:t xml:space="preserve">en enhet </w:t>
      </w:r>
      <w:r w:rsidRPr="00BB4C2C">
        <w:t>som kan uppfatta miljön runtomkring sig och agera utifrån de</w:t>
      </w:r>
      <w:r w:rsidR="00AF01FC" w:rsidRPr="00BB4C2C">
        <w:t>n informationen</w:t>
      </w:r>
      <w:r w:rsidR="0098411D">
        <w:t>, v</w:t>
      </w:r>
      <w:r w:rsidR="006F0A3B">
        <w:t xml:space="preserve">ilket ger </w:t>
      </w:r>
      <w:r w:rsidR="0098411D">
        <w:t xml:space="preserve">agenten </w:t>
      </w:r>
      <w:r w:rsidR="006F0A3B">
        <w:t>funktionaliteten att till viss del</w:t>
      </w:r>
      <w:r w:rsidR="0098411D">
        <w:t xml:space="preserve"> improvisera sina beslut. En agents beslut definierar vilket beteenden som en agent ska ha. Ett beteenden är något som får agenten att utföra olika uppgifter i en miljö. Ett exempel på ett beteenden är att en person är trött och beslutar sig för att sova.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B1262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book"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271764">
        <w:t>.</w:t>
      </w:r>
    </w:p>
    <w:p w14:paraId="191A081D" w14:textId="5C459807" w:rsidR="008D6C26" w:rsidRPr="00BB4C2C" w:rsidRDefault="00216719" w:rsidP="00AC7171">
      <w:pPr>
        <w:rPr>
          <w:b/>
          <w:i/>
          <w:color w:val="FF0000"/>
        </w:rPr>
      </w:pPr>
      <w:r w:rsidRPr="00BB4C2C">
        <w:lastRenderedPageBreak/>
        <w:t xml:space="preserve">Reynolds beskriver i </w:t>
      </w:r>
      <w:proofErr w:type="spellStart"/>
      <w:r w:rsidRPr="00BB4C2C">
        <w:rPr>
          <w:i/>
        </w:rPr>
        <w:t>Steering</w:t>
      </w:r>
      <w:proofErr w:type="spellEnd"/>
      <w:r w:rsidRPr="00BB4C2C">
        <w:rPr>
          <w:i/>
        </w:rPr>
        <w:t xml:space="preserve"> </w:t>
      </w:r>
      <w:proofErr w:type="spellStart"/>
      <w:r w:rsidRPr="00BB4C2C">
        <w:rPr>
          <w:i/>
        </w:rPr>
        <w:t>Behaviors</w:t>
      </w:r>
      <w:proofErr w:type="spellEnd"/>
      <w:r w:rsidRPr="00BB4C2C">
        <w:rPr>
          <w:i/>
        </w:rPr>
        <w:t xml:space="preserve"> For </w:t>
      </w:r>
      <w:proofErr w:type="spellStart"/>
      <w:r w:rsidRPr="00BB4C2C">
        <w:rPr>
          <w:i/>
        </w:rPr>
        <w:t>Autonomous</w:t>
      </w:r>
      <w:proofErr w:type="spellEnd"/>
      <w:r w:rsidRPr="00BB4C2C">
        <w:rPr>
          <w:i/>
        </w:rPr>
        <w:t xml:space="preserve"> </w:t>
      </w:r>
      <w:proofErr w:type="spellStart"/>
      <w:r w:rsidRPr="00BB4C2C">
        <w:rPr>
          <w:i/>
        </w:rPr>
        <w:t>Characters</w:t>
      </w:r>
      <w:proofErr w:type="spellEnd"/>
      <w:r w:rsidRPr="00BB4C2C">
        <w:rPr>
          <w:b/>
        </w:rPr>
        <w:t xml:space="preserve"> </w:t>
      </w:r>
      <w:r w:rsidRPr="00BB4C2C">
        <w:rPr>
          <w:b/>
        </w:rPr>
        <w:fldChar w:fldCharType="begin" w:fldLock="1"/>
      </w:r>
      <w:r w:rsidR="00AF7CCC">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772427">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0E6BCBF2" w:rsidR="00C27A33" w:rsidRPr="00BB4C2C" w:rsidRDefault="005B50CD" w:rsidP="00A749AA">
      <w:pPr>
        <w:pStyle w:val="Liststycke"/>
        <w:numPr>
          <w:ilvl w:val="0"/>
          <w:numId w:val="12"/>
        </w:numPr>
      </w:pPr>
      <w:r w:rsidRPr="00BB4C2C">
        <w:t xml:space="preserve">Styrning: Lagret som ansvarar </w:t>
      </w:r>
      <w:r w:rsidR="001709CC">
        <w:t>över agentens navigering och ser till att målen från det tidigare lagret uppfylls</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CE212D" w:rsidP="00076A48">
      <w:pPr>
        <w:pStyle w:val="Figur"/>
        <w:rPr>
          <w:noProof w:val="0"/>
          <w:lang w:val="sv-SE"/>
        </w:rPr>
      </w:pPr>
      <w:r w:rsidRPr="00BB4C2C">
        <w:rPr>
          <w:noProof w:val="0"/>
          <w:lang w:val="sv-SE"/>
        </w:rPr>
        <w:object w:dxaOrig="2325" w:dyaOrig="2265"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15pt;height:113.25pt" o:ole="">
            <v:imagedata r:id="rId10" o:title=""/>
          </v:shape>
          <o:OLEObject Type="Embed" ProgID="Visio.Drawing.15" ShapeID="_x0000_i1025" DrawAspect="Content" ObjectID="_1488350737" r:id="rId11"/>
        </w:object>
      </w:r>
    </w:p>
    <w:p w14:paraId="4A27903E" w14:textId="294A859F" w:rsidR="00E61298" w:rsidRPr="00BB4C2C" w:rsidRDefault="00C11D84" w:rsidP="00076A48">
      <w:pPr>
        <w:pStyle w:val="Figurtext"/>
      </w:pPr>
      <w:bookmarkStart w:id="11" w:name="_Ref412106081"/>
      <w:r w:rsidRPr="00BB4C2C">
        <w:t>Ett beteendes</w:t>
      </w:r>
      <w:r w:rsidR="00F8542A">
        <w:t xml:space="preserve"> tre</w:t>
      </w:r>
      <w:r w:rsidRPr="00BB4C2C">
        <w:t xml:space="preserve"> lager</w:t>
      </w:r>
      <w:bookmarkEnd w:id="11"/>
    </w:p>
    <w:p w14:paraId="05D6A3A7" w14:textId="0CCEF8B2" w:rsidR="006F7004" w:rsidRDefault="008C6763" w:rsidP="00AC7171">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43E3DEBA" w14:textId="346F65F6" w:rsidR="00471810" w:rsidRDefault="00471810" w:rsidP="00471810">
      <w:pPr>
        <w:pStyle w:val="Rubrik2"/>
      </w:pPr>
      <w:bookmarkStart w:id="12" w:name="_Toc414608578"/>
      <w:r>
        <w:t>Realtidstrategispel</w:t>
      </w:r>
      <w:bookmarkEnd w:id="12"/>
    </w:p>
    <w:p w14:paraId="642682A8" w14:textId="490BE642" w:rsidR="00471810" w:rsidRDefault="00DF00BA" w:rsidP="00471810">
      <w:r>
        <w:t xml:space="preserve">I realtidstrategispel är det användarens jobb att positionera och manövrerar </w:t>
      </w:r>
      <w:r w:rsidR="00B42E7A">
        <w:t xml:space="preserve">grupper av </w:t>
      </w:r>
      <w:r w:rsidR="005031D3">
        <w:t>enheter och byggnader som de har kontroll</w:t>
      </w:r>
      <w:r w:rsidR="00CC0DEE">
        <w:t xml:space="preserve"> över</w:t>
      </w:r>
      <w:r w:rsidR="005031D3">
        <w:t>. Användaren ska ta över områden i en värld för att sedan förstöra motståndarens</w:t>
      </w:r>
      <w:r w:rsidR="00A54660">
        <w:t xml:space="preserve"> tillgångar</w:t>
      </w:r>
      <w:r w:rsidR="00293A8A">
        <w:t xml:space="preserve"> (se </w:t>
      </w:r>
      <w:r w:rsidR="00293A8A">
        <w:fldChar w:fldCharType="begin"/>
      </w:r>
      <w:r w:rsidR="00293A8A">
        <w:instrText xml:space="preserve"> REF _Ref414586869 \n \h </w:instrText>
      </w:r>
      <w:r w:rsidR="00293A8A">
        <w:fldChar w:fldCharType="separate"/>
      </w:r>
      <w:r w:rsidR="00293A8A">
        <w:t>Figur 2</w:t>
      </w:r>
      <w:r w:rsidR="00293A8A">
        <w:fldChar w:fldCharType="end"/>
      </w:r>
      <w:r w:rsidR="00293A8A">
        <w:t xml:space="preserve"> för ett exempel på ett realtidstrategispel)</w:t>
      </w:r>
      <w:r w:rsidR="005031D3">
        <w:t>. Via byggnaderna kan användaren bygga nya enheter som alla har olika förmågor. Det kostar olika resurser att skapa byggnader och enheter. Dessa resurser måste användaren samla in på olika sätt.</w:t>
      </w:r>
    </w:p>
    <w:p w14:paraId="637DA7DC" w14:textId="4BE3E8C1" w:rsidR="00816877" w:rsidRDefault="00816877" w:rsidP="00471810">
      <w:r>
        <w:rPr>
          <w:noProof/>
          <w:lang w:eastAsia="sv-SE"/>
        </w:rPr>
        <w:lastRenderedPageBreak/>
        <w:drawing>
          <wp:inline distT="0" distB="0" distL="0" distR="0" wp14:anchorId="27E0E0DE" wp14:editId="65103301">
            <wp:extent cx="5727700" cy="4127524"/>
            <wp:effectExtent l="0" t="0" r="6350" b="6350"/>
            <wp:docPr id="16" name="Bildobjekt 16" descr="http://media.blizzard.com/sc2/media/screenshots/protoss_archon_002-fu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 descr="http://media.blizzard.com/sc2/media/screenshots/protoss_archon_002-full.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4127524"/>
                    </a:xfrm>
                    <a:prstGeom prst="rect">
                      <a:avLst/>
                    </a:prstGeom>
                    <a:noFill/>
                    <a:ln>
                      <a:noFill/>
                    </a:ln>
                  </pic:spPr>
                </pic:pic>
              </a:graphicData>
            </a:graphic>
          </wp:inline>
        </w:drawing>
      </w:r>
    </w:p>
    <w:p w14:paraId="3AF9035D" w14:textId="361FFB16" w:rsidR="00816877" w:rsidRDefault="00816877" w:rsidP="00816877">
      <w:pPr>
        <w:pStyle w:val="Figurtext"/>
      </w:pPr>
      <w:bookmarkStart w:id="13" w:name="_Ref414586869"/>
      <w:proofErr w:type="spellStart"/>
      <w:r>
        <w:t>Skärmdump</w:t>
      </w:r>
      <w:proofErr w:type="spellEnd"/>
      <w:r>
        <w:t xml:space="preserve"> från realtidstrategi-spelet: </w:t>
      </w:r>
      <w:proofErr w:type="spellStart"/>
      <w:r>
        <w:rPr>
          <w:i/>
        </w:rPr>
        <w:t>Starcraft</w:t>
      </w:r>
      <w:proofErr w:type="spellEnd"/>
      <w:r>
        <w:rPr>
          <w:i/>
        </w:rPr>
        <w:t xml:space="preserve"> 2: Wings </w:t>
      </w:r>
      <w:proofErr w:type="spellStart"/>
      <w:r>
        <w:rPr>
          <w:i/>
        </w:rPr>
        <w:t>of</w:t>
      </w:r>
      <w:proofErr w:type="spellEnd"/>
      <w:r>
        <w:rPr>
          <w:i/>
        </w:rPr>
        <w:t xml:space="preserve"> </w:t>
      </w:r>
      <w:proofErr w:type="spellStart"/>
      <w:r>
        <w:rPr>
          <w:i/>
        </w:rPr>
        <w:t>Libery</w:t>
      </w:r>
      <w:proofErr w:type="spellEnd"/>
      <w:r>
        <w:t xml:space="preserve"> </w:t>
      </w:r>
      <w:r>
        <w:fldChar w:fldCharType="begin" w:fldLock="1"/>
      </w:r>
      <w:r w:rsidR="008A6202">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fldChar w:fldCharType="separate"/>
      </w:r>
      <w:r w:rsidRPr="00816877">
        <w:rPr>
          <w:noProof/>
        </w:rPr>
        <w:t>(Blizzard Entertainment, 2010)</w:t>
      </w:r>
      <w:r>
        <w:fldChar w:fldCharType="end"/>
      </w:r>
      <w:r>
        <w:t>.</w:t>
      </w:r>
      <w:bookmarkEnd w:id="13"/>
    </w:p>
    <w:p w14:paraId="2FC9FCA7" w14:textId="7E3AB70D" w:rsidR="00B42E7A" w:rsidRDefault="00B42E7A" w:rsidP="00471810">
      <w:r>
        <w:t>Storleken på de grupper av enheter som användaren manövrerar varierar aktivt mellan små grupper till väldigt stora grupper. Dessa grupper måste navigera sig själv på ett snabbt och effektivt sett för att det ska vara enkelt för användaren att m</w:t>
      </w:r>
      <w:r w:rsidR="00ED5AF7">
        <w:t>anövrera dem under spelet gång.</w:t>
      </w:r>
    </w:p>
    <w:p w14:paraId="181977C1" w14:textId="1FDE96AC" w:rsidR="003B2AC9" w:rsidRPr="00471810" w:rsidRDefault="003B2AC9" w:rsidP="00471810">
      <w:r>
        <w:t xml:space="preserve">Det finns ett flertal sätt att navigera dessa grupper av enheter i miljön. Exempelvis kan man låta enheterna röra sig helt själv utan att ha någon typ av uppfattning om </w:t>
      </w:r>
      <w:r w:rsidR="00904D6E">
        <w:t>enheterna som befinner sig omkring sig. Det går även att hantera en grupp som en enda stor enhet med hjälp av olika kombinationer av styrbeteenden för att på ett effektivt sätt få enheterna att navigera sig genom miljön.</w:t>
      </w:r>
    </w:p>
    <w:p w14:paraId="04952BF2" w14:textId="23C1691D" w:rsidR="00CB442F" w:rsidRPr="00BB4C2C" w:rsidRDefault="008F5BC2" w:rsidP="00CB442F">
      <w:pPr>
        <w:pStyle w:val="Rubrik2"/>
      </w:pPr>
      <w:bookmarkStart w:id="14" w:name="_Ref414269860"/>
      <w:bookmarkStart w:id="15" w:name="_Ref414269889"/>
      <w:bookmarkStart w:id="16" w:name="_Toc414608579"/>
      <w:r w:rsidRPr="00BB4C2C">
        <w:t>Styrbeteende</w:t>
      </w:r>
      <w:bookmarkEnd w:id="14"/>
      <w:bookmarkEnd w:id="15"/>
      <w:bookmarkEnd w:id="16"/>
    </w:p>
    <w:p w14:paraId="30483CF0" w14:textId="36C149D9"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proofErr w:type="spellStart"/>
      <w:r w:rsidR="00F138D4" w:rsidRPr="00BB4C2C">
        <w:rPr>
          <w:i/>
        </w:rPr>
        <w:t>Steering</w:t>
      </w:r>
      <w:proofErr w:type="spellEnd"/>
      <w:r w:rsidR="00F138D4" w:rsidRPr="00BB4C2C">
        <w:rPr>
          <w:i/>
        </w:rPr>
        <w:t xml:space="preserve"> </w:t>
      </w:r>
      <w:proofErr w:type="spellStart"/>
      <w:r w:rsidR="00F138D4" w:rsidRPr="00BB4C2C">
        <w:rPr>
          <w:i/>
        </w:rPr>
        <w:t>Behaviors</w:t>
      </w:r>
      <w:proofErr w:type="spellEnd"/>
      <w:r w:rsidR="00F138D4" w:rsidRPr="00BB4C2C">
        <w:rPr>
          <w:i/>
        </w:rPr>
        <w:t xml:space="preserve"> For </w:t>
      </w:r>
      <w:proofErr w:type="spellStart"/>
      <w:r w:rsidR="00F138D4" w:rsidRPr="00BB4C2C">
        <w:rPr>
          <w:i/>
        </w:rPr>
        <w:t>Autonomous</w:t>
      </w:r>
      <w:proofErr w:type="spellEnd"/>
      <w:r w:rsidR="00F138D4" w:rsidRPr="00BB4C2C">
        <w:rPr>
          <w:i/>
        </w:rPr>
        <w:t xml:space="preserve"> </w:t>
      </w:r>
      <w:proofErr w:type="spellStart"/>
      <w:r w:rsidR="00F138D4" w:rsidRPr="00BB4C2C">
        <w:rPr>
          <w:i/>
        </w:rPr>
        <w:t>Characters</w:t>
      </w:r>
      <w:proofErr w:type="spellEnd"/>
      <w:r w:rsidR="00F138D4" w:rsidRPr="00BB4C2C">
        <w:t xml:space="preserve"> </w:t>
      </w:r>
      <w:r w:rsidR="00F138D4" w:rsidRPr="00BB4C2C">
        <w:fldChar w:fldCharType="begin" w:fldLock="1"/>
      </w:r>
      <w:r w:rsidR="00AF7CCC">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7" w:name="_Toc414608580"/>
      <w:r w:rsidRPr="00BB4C2C">
        <w:t>Sök</w:t>
      </w:r>
      <w:bookmarkEnd w:id="17"/>
    </w:p>
    <w:p w14:paraId="343C4306" w14:textId="3573AE3E" w:rsidR="009D290F" w:rsidRDefault="00E83B51" w:rsidP="00FB5EAD">
      <w:r w:rsidRPr="00BB4C2C">
        <w:t>Sök är ett styrbeteende som används för att styra en agen</w:t>
      </w:r>
      <w:r w:rsidR="00BE266A">
        <w:t>t mot en specificerad position</w:t>
      </w:r>
      <w:r w:rsidR="001E10E0" w:rsidRPr="00BB4C2C">
        <w:t>, i global rymd</w:t>
      </w:r>
      <w:r w:rsidR="00FD21DB">
        <w:t>.</w:t>
      </w:r>
      <w:r w:rsidR="0047131A">
        <w:t xml:space="preserve"> </w:t>
      </w:r>
      <w:r w:rsidR="00685621">
        <w:fldChar w:fldCharType="begin"/>
      </w:r>
      <w:r w:rsidR="00685621">
        <w:instrText xml:space="preserve"> REF _Ref414586943 \n \h </w:instrText>
      </w:r>
      <w:r w:rsidR="00685621">
        <w:fldChar w:fldCharType="separate"/>
      </w:r>
      <w:r w:rsidR="00685621">
        <w:t>Figur 3</w:t>
      </w:r>
      <w:r w:rsidR="00685621">
        <w:fldChar w:fldCharType="end"/>
      </w:r>
      <w:r w:rsidR="00685621">
        <w:t xml:space="preserve"> </w:t>
      </w:r>
      <w:r w:rsidR="00FD21DB">
        <w:t xml:space="preserve">visar en visualisering av </w:t>
      </w:r>
      <w:r w:rsidR="00685621">
        <w:t>sökbeteendet</w:t>
      </w:r>
      <w:r w:rsidR="001E10E0" w:rsidRPr="00BB4C2C">
        <w:t>.</w:t>
      </w:r>
      <w:r w:rsidR="00913F73" w:rsidRPr="00BB4C2C">
        <w:t xml:space="preserve"> </w:t>
      </w:r>
      <w:r w:rsidR="007D3A15" w:rsidRPr="00BB4C2C">
        <w:t xml:space="preserve">Beräkningen för detta styrbeteende är </w:t>
      </w:r>
      <w:r w:rsidR="007D3A15" w:rsidRPr="00BB4C2C">
        <w:lastRenderedPageBreak/>
        <w:t>relativt enkel, förs</w:t>
      </w:r>
      <w:r w:rsidR="00BE266A">
        <w:t>t beräknas en önskad hastighet</w:t>
      </w:r>
      <w:r w:rsidR="00766B24">
        <w:t xml:space="preserve"> och m</w:t>
      </w:r>
      <w:r w:rsidR="00B53D2B" w:rsidRPr="00BB4C2C">
        <w:t xml:space="preserve">ed den önskade hastigheten </w:t>
      </w:r>
      <w:r w:rsidR="00766B24">
        <w:t xml:space="preserve">kan man enkelt </w:t>
      </w:r>
      <w:r w:rsidR="00BE266A">
        <w:t xml:space="preserve">beräkna vilken styrkraft </w:t>
      </w:r>
      <w:r w:rsidR="00B53D2B" w:rsidRPr="00BB4C2C">
        <w:t>som</w:t>
      </w:r>
      <w:r w:rsidR="005B3996">
        <w:t xml:space="preserve"> ska appliceras på agenten</w:t>
      </w:r>
      <w:r w:rsidR="009D61E5" w:rsidRPr="00BB4C2C">
        <w:t>.</w:t>
      </w:r>
    </w:p>
    <w:p w14:paraId="1E286291" w14:textId="77777777" w:rsidR="008A79EF" w:rsidRDefault="008A79EF" w:rsidP="00FB5EAD"/>
    <w:p w14:paraId="547C83D9" w14:textId="4626E0FA" w:rsidR="000D479C" w:rsidRDefault="000F5D61" w:rsidP="000D479C">
      <w:pPr>
        <w:pStyle w:val="Figur"/>
      </w:pPr>
      <w:r>
        <w:object w:dxaOrig="2506" w:dyaOrig="3661" w14:anchorId="30D1AE01">
          <v:shape id="_x0000_i1026" type="#_x0000_t75" style="width:125.45pt;height:183.25pt" o:ole="">
            <v:imagedata r:id="rId13" o:title=""/>
          </v:shape>
          <o:OLEObject Type="Embed" ProgID="Visio.Drawing.15" ShapeID="_x0000_i1026" DrawAspect="Content" ObjectID="_1488350738" r:id="rId14"/>
        </w:object>
      </w:r>
    </w:p>
    <w:p w14:paraId="526F177D" w14:textId="503CC073" w:rsidR="00A57083" w:rsidRDefault="00F15ABC" w:rsidP="000D479C">
      <w:pPr>
        <w:pStyle w:val="Figurtext"/>
      </w:pPr>
      <w:bookmarkStart w:id="18" w:name="_Ref414586943"/>
      <w:r>
        <w:rPr>
          <w:noProof/>
          <w:lang w:eastAsia="sv-SE"/>
        </w:rPr>
        <mc:AlternateContent>
          <mc:Choice Requires="wps">
            <w:drawing>
              <wp:anchor distT="45720" distB="45720" distL="114300" distR="114300" simplePos="0" relativeHeight="251575296" behindDoc="0" locked="0" layoutInCell="1" allowOverlap="1" wp14:anchorId="1281F09C" wp14:editId="398198BC">
                <wp:simplePos x="0" y="0"/>
                <wp:positionH relativeFrom="column">
                  <wp:posOffset>-635</wp:posOffset>
                </wp:positionH>
                <wp:positionV relativeFrom="paragraph">
                  <wp:posOffset>482600</wp:posOffset>
                </wp:positionV>
                <wp:extent cx="5705475" cy="1404620"/>
                <wp:effectExtent l="0" t="0" r="28575" b="24130"/>
                <wp:wrapTopAndBottom/>
                <wp:docPr id="21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00A81D0B" w14:textId="2F6CC340" w:rsidR="00CF1B5E" w:rsidRDefault="00CF1B5E"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CF1B5E" w:rsidRDefault="00CF1B5E" w:rsidP="00340873">
                            <w:pPr>
                              <w:pStyle w:val="Kod"/>
                            </w:pPr>
                            <w:r>
                              <w:t>{</w:t>
                            </w:r>
                          </w:p>
                          <w:p w14:paraId="5315E319" w14:textId="77777777" w:rsidR="00CF1B5E" w:rsidRDefault="00CF1B5E"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CF1B5E" w:rsidRDefault="00CF1B5E"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CF1B5E" w:rsidRDefault="00CF1B5E" w:rsidP="00340873">
                            <w:pPr>
                              <w:pStyle w:val="Kod"/>
                            </w:pPr>
                            <w:r>
                              <w:tab/>
                            </w:r>
                            <w:proofErr w:type="spellStart"/>
                            <w:r>
                              <w:t>return</w:t>
                            </w:r>
                            <w:proofErr w:type="spellEnd"/>
                            <w:r>
                              <w:t xml:space="preserve"> force;</w:t>
                            </w:r>
                          </w:p>
                          <w:p w14:paraId="643E0D30" w14:textId="40484430" w:rsidR="00CF1B5E" w:rsidRDefault="00CF1B5E" w:rsidP="00340873">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281F09C" id="Textruta 2" o:spid="_x0000_s1027" type="#_x0000_t202" style="position:absolute;left:0;text-align:left;margin-left:-.05pt;margin-top:38pt;width:449.25pt;height:110.6pt;z-index:2515752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2NKQIAAE4EAAAOAAAAZHJzL2Uyb0RvYy54bWysVNtu2zAMfR+wfxD0vvgCu2mNOkWXLsOA&#10;rhvQ7gNkWY6FyaImKbGzrx8lp2nQbS/D/CCIInV0eEj6+mYaFNkL6yTommaLlBKhObRSb2v67Wnz&#10;7pIS55lumQItanoQjt6s3r65Hk0lcuhBtcISBNGuGk1Ne+9NlSSO92JgbgFGaHR2YAfm0bTbpLVs&#10;RPRBJXmaXiQj2NZY4MI5PL2bnXQV8btOcP+l65zwRNUUufm42rg2YU1W16zaWmZ6yY802D+wGJjU&#10;+OgJ6o55RnZW/gY1SG7BQecXHIYEuk5yEXPAbLL0VTaPPTMi5oLiOHOSyf0/WP6w/2qJbGuaZ0tK&#10;NBuwSE9i8naHGeRBn9G4CsMeDQb66T1MWOeYqzP3wL87omHdM70Vt9bC2AvWIr8s3EzOrs44LoA0&#10;42do8Rm28xCBps4OQTyUgyA61ulwqg1SIRwPy2VaFsuSEo6+rEiLizxWL2HV83Vjnf8oYCBhU1OL&#10;xY/wbH/vfKDDqueQ8JoDJduNVCoadtuslSV7ho2yiV/M4FWY0mSs6VWZl7MCf4VI4/cniEF67Hgl&#10;h5penoJYFXT7oNvYj55JNe+RstJHIYN2s4p+aqZYs6hyELmB9oDKWpgbHAcSNz3Yn5SM2Nw1dT92&#10;zApK1CeN1bnKiiJMQzSKcolSEnvuac49THOEqqmnZN6ufZygqJu5xSpuZNT3hcmRMjZtlP04YGEq&#10;zu0Y9fIbWP0CAAD//wMAUEsDBBQABgAIAAAAIQAt7EHI3gAAAAgBAAAPAAAAZHJzL2Rvd25yZXYu&#10;eG1sTI/BbsIwEETvlfoP1lbqBYFDWkII2aAWiVNPpPRuYjeJiNdpbCD8fbcnehzNaOZNvhltJy5m&#10;8K0jhPksAmGocrqlGuHwuZumIHxQpFXnyCDcjIdN8fiQq0y7K+3NpQy14BLymUJoQugzKX3VGKv8&#10;zPWG2Pt2g1WB5VBLPagrl9tOxlGUSKta4oVG9WbbmOpUni1C8lO+TD6+9IT2t937UNmF3h4WiM9P&#10;49saRDBjuIfhD5/RoWCmozuT9qJDmM45iLBM+BHb6Sp9BXFEiFfLGGSRy/8Hil8AAAD//wMAUEsB&#10;Ai0AFAAGAAgAAAAhALaDOJL+AAAA4QEAABMAAAAAAAAAAAAAAAAAAAAAAFtDb250ZW50X1R5cGVz&#10;XS54bWxQSwECLQAUAAYACAAAACEAOP0h/9YAAACUAQAACwAAAAAAAAAAAAAAAAAvAQAAX3JlbHMv&#10;LnJlbHNQSwECLQAUAAYACAAAACEAOi/9jSkCAABOBAAADgAAAAAAAAAAAAAAAAAuAgAAZHJzL2Uy&#10;b0RvYy54bWxQSwECLQAUAAYACAAAACEALexByN4AAAAIAQAADwAAAAAAAAAAAAAAAACDBAAAZHJz&#10;L2Rvd25yZXYueG1sUEsFBgAAAAAEAAQA8wAAAI4FAAAAAA==&#10;">
                <v:textbox style="mso-fit-shape-to-text:t">
                  <w:txbxContent>
                    <w:p w14:paraId="00A81D0B" w14:textId="2F6CC340" w:rsidR="00CF1B5E" w:rsidRDefault="00CF1B5E" w:rsidP="00340873">
                      <w:pPr>
                        <w:pStyle w:val="Kod"/>
                      </w:pPr>
                      <w:r>
                        <w:t xml:space="preserve">vector2D </w:t>
                      </w:r>
                      <w:proofErr w:type="spellStart"/>
                      <w:r>
                        <w:t>function</w:t>
                      </w:r>
                      <w:proofErr w:type="spellEnd"/>
                      <w:r>
                        <w:t xml:space="preserve"> </w:t>
                      </w:r>
                      <w:proofErr w:type="spellStart"/>
                      <w:r>
                        <w:t>seek</w:t>
                      </w:r>
                      <w:proofErr w:type="spellEnd"/>
                      <w:r>
                        <w:t xml:space="preserve">(vector2D </w:t>
                      </w:r>
                      <w:proofErr w:type="spellStart"/>
                      <w:r>
                        <w:t>target</w:t>
                      </w:r>
                      <w:proofErr w:type="spellEnd"/>
                      <w:r>
                        <w:t>)</w:t>
                      </w:r>
                    </w:p>
                    <w:p w14:paraId="4C6ED609" w14:textId="77777777" w:rsidR="00CF1B5E" w:rsidRDefault="00CF1B5E" w:rsidP="00340873">
                      <w:pPr>
                        <w:pStyle w:val="Kod"/>
                      </w:pPr>
                      <w:r>
                        <w:t>{</w:t>
                      </w:r>
                    </w:p>
                    <w:p w14:paraId="5315E319" w14:textId="77777777" w:rsidR="00CF1B5E" w:rsidRDefault="00CF1B5E" w:rsidP="00340873">
                      <w:pPr>
                        <w:pStyle w:val="Kod"/>
                      </w:pPr>
                      <w:r>
                        <w:tab/>
                        <w:t xml:space="preserve">var </w:t>
                      </w:r>
                      <w:proofErr w:type="spellStart"/>
                      <w:r>
                        <w:t>desiredVelocity</w:t>
                      </w:r>
                      <w:proofErr w:type="spellEnd"/>
                      <w:r>
                        <w:t xml:space="preserve"> = </w:t>
                      </w:r>
                      <w:proofErr w:type="spellStart"/>
                      <w:r>
                        <w:t>target</w:t>
                      </w:r>
                      <w:proofErr w:type="spellEnd"/>
                      <w:r>
                        <w:t xml:space="preserve"> - </w:t>
                      </w:r>
                      <w:proofErr w:type="spellStart"/>
                      <w:r>
                        <w:t>agentPosition</w:t>
                      </w:r>
                      <w:proofErr w:type="spellEnd"/>
                      <w:r>
                        <w:t>;</w:t>
                      </w:r>
                    </w:p>
                    <w:p w14:paraId="09B6147F" w14:textId="77777777" w:rsidR="00CF1B5E" w:rsidRDefault="00CF1B5E" w:rsidP="00340873">
                      <w:pPr>
                        <w:pStyle w:val="Kod"/>
                      </w:pPr>
                      <w:r>
                        <w:tab/>
                        <w:t xml:space="preserve">var force = </w:t>
                      </w:r>
                      <w:proofErr w:type="spellStart"/>
                      <w:r>
                        <w:t>desiredVelocity</w:t>
                      </w:r>
                      <w:proofErr w:type="spellEnd"/>
                      <w:r>
                        <w:t xml:space="preserve"> - </w:t>
                      </w:r>
                      <w:proofErr w:type="spellStart"/>
                      <w:r>
                        <w:t>agentVelocity</w:t>
                      </w:r>
                      <w:proofErr w:type="spellEnd"/>
                      <w:r>
                        <w:t>;</w:t>
                      </w:r>
                    </w:p>
                    <w:p w14:paraId="293CFA85" w14:textId="77777777" w:rsidR="00CF1B5E" w:rsidRDefault="00CF1B5E" w:rsidP="00340873">
                      <w:pPr>
                        <w:pStyle w:val="Kod"/>
                      </w:pPr>
                      <w:r>
                        <w:tab/>
                      </w:r>
                      <w:proofErr w:type="spellStart"/>
                      <w:r>
                        <w:t>return</w:t>
                      </w:r>
                      <w:proofErr w:type="spellEnd"/>
                      <w:r>
                        <w:t xml:space="preserve"> force;</w:t>
                      </w:r>
                    </w:p>
                    <w:p w14:paraId="643E0D30" w14:textId="40484430" w:rsidR="00CF1B5E" w:rsidRDefault="00CF1B5E" w:rsidP="00340873">
                      <w:pPr>
                        <w:pStyle w:val="Kod"/>
                      </w:pPr>
                      <w:r>
                        <w:t>}</w:t>
                      </w:r>
                    </w:p>
                  </w:txbxContent>
                </v:textbox>
                <w10:wrap type="topAndBottom"/>
              </v:shape>
            </w:pict>
          </mc:Fallback>
        </mc:AlternateContent>
      </w:r>
      <w:r w:rsidR="00685621">
        <w:t>S</w:t>
      </w:r>
      <w:r w:rsidR="000D479C">
        <w:t>ökbeteende</w:t>
      </w:r>
      <w:r w:rsidR="00562558">
        <w:t>t</w:t>
      </w:r>
      <w:bookmarkEnd w:id="18"/>
    </w:p>
    <w:p w14:paraId="2DB9EAC5" w14:textId="19E2CA0C" w:rsidR="005B3996" w:rsidRPr="005B3996" w:rsidRDefault="00BE266A" w:rsidP="00BE266A">
      <w:pPr>
        <w:pStyle w:val="Pseudokod"/>
      </w:pPr>
      <w:proofErr w:type="spellStart"/>
      <w:r>
        <w:t>Pseudokod</w:t>
      </w:r>
      <w:proofErr w:type="spellEnd"/>
      <w:r>
        <w:t xml:space="preserve"> för sökningsbeteendet</w:t>
      </w:r>
      <w:r w:rsidR="0064361A">
        <w:t>.</w:t>
      </w:r>
    </w:p>
    <w:p w14:paraId="19E6EEE2" w14:textId="6223CA33" w:rsidR="0029103A" w:rsidRPr="00BB4C2C" w:rsidRDefault="00092C02" w:rsidP="0029103A">
      <w:pPr>
        <w:pStyle w:val="Rubrik3"/>
      </w:pPr>
      <w:bookmarkStart w:id="19" w:name="_Toc414608581"/>
      <w:r w:rsidRPr="00BB4C2C">
        <w:t>Ankomst</w:t>
      </w:r>
      <w:bookmarkEnd w:id="19"/>
    </w:p>
    <w:p w14:paraId="3379CD6A" w14:textId="529C94E6" w:rsidR="00151899" w:rsidRDefault="0029103A" w:rsidP="00151899">
      <w:r w:rsidRPr="00BB4C2C">
        <w:t xml:space="preserve">Styrebeteendet ankomst är identiskt till sök, så länge agenten är långt ifrån den specificerade målpositionen. </w:t>
      </w:r>
      <w:r w:rsidR="00143FC6">
        <w:t xml:space="preserve">Det som skiljer ankomstbeteendet från sökbeteendet är att den </w:t>
      </w:r>
      <w:r w:rsidR="00A84AD3" w:rsidRPr="00BB4C2C">
        <w:t xml:space="preserve">får </w:t>
      </w:r>
      <w:r w:rsidR="00143FC6">
        <w:t>en agent</w:t>
      </w:r>
      <w:r w:rsidR="00A84AD3" w:rsidRPr="00BB4C2C">
        <w:t xml:space="preserve"> att sakta ner när den närmare sig </w:t>
      </w:r>
      <w:r w:rsidR="00EB7018">
        <w:t>målet</w:t>
      </w:r>
      <w:r w:rsidR="00623002">
        <w:t xml:space="preserve"> (se </w:t>
      </w:r>
      <w:r w:rsidR="00623002">
        <w:fldChar w:fldCharType="begin"/>
      </w:r>
      <w:r w:rsidR="00623002">
        <w:instrText xml:space="preserve"> REF _Ref414587001 \n \h </w:instrText>
      </w:r>
      <w:r w:rsidR="00623002">
        <w:fldChar w:fldCharType="separate"/>
      </w:r>
      <w:r w:rsidR="00623002">
        <w:t>Figur 4</w:t>
      </w:r>
      <w:r w:rsidR="00623002">
        <w:fldChar w:fldCharType="end"/>
      </w:r>
      <w:r w:rsidR="00623002">
        <w:t>)</w:t>
      </w:r>
      <w:r w:rsidR="00EB7018">
        <w:t>.</w:t>
      </w:r>
    </w:p>
    <w:p w14:paraId="4A0FE0BD" w14:textId="6AE09AB9" w:rsidR="00AE0BA4" w:rsidRDefault="008731CA" w:rsidP="00AE0BA4">
      <w:pPr>
        <w:pStyle w:val="Figur"/>
      </w:pPr>
      <w:r>
        <w:object w:dxaOrig="3121" w:dyaOrig="5011" w14:anchorId="5E12AF99">
          <v:shape id="_x0000_i1027" type="#_x0000_t75" style="width:126.85pt;height:203.2pt" o:ole="">
            <v:imagedata r:id="rId15" o:title=""/>
          </v:shape>
          <o:OLEObject Type="Embed" ProgID="Visio.Drawing.15" ShapeID="_x0000_i1027" DrawAspect="Content" ObjectID="_1488350739" r:id="rId16"/>
        </w:object>
      </w:r>
    </w:p>
    <w:p w14:paraId="15D7EB3C" w14:textId="3584BCF5" w:rsidR="00CC3E8B" w:rsidRDefault="00CC3E8B" w:rsidP="00CC3E8B">
      <w:pPr>
        <w:pStyle w:val="Figurtext"/>
        <w:rPr>
          <w:lang w:val="en-US"/>
        </w:rPr>
      </w:pPr>
      <w:bookmarkStart w:id="20" w:name="_Ref414587001"/>
      <w:proofErr w:type="spellStart"/>
      <w:r>
        <w:rPr>
          <w:lang w:val="en-US"/>
        </w:rPr>
        <w:t>Ankomstbeteende</w:t>
      </w:r>
      <w:r w:rsidR="0003310B">
        <w:rPr>
          <w:lang w:val="en-US"/>
        </w:rPr>
        <w:t>t</w:t>
      </w:r>
      <w:bookmarkEnd w:id="20"/>
      <w:proofErr w:type="spellEnd"/>
    </w:p>
    <w:p w14:paraId="4EAB21BD" w14:textId="0C89B49E" w:rsidR="00340873" w:rsidRPr="00340873" w:rsidRDefault="00340873" w:rsidP="00435A24">
      <w:pPr>
        <w:pStyle w:val="Pseudokod"/>
        <w:rPr>
          <w:lang w:val="en-US"/>
        </w:rPr>
      </w:pPr>
      <w:r w:rsidRPr="00340873">
        <w:rPr>
          <w:noProof/>
          <w:lang w:eastAsia="sv-SE"/>
        </w:rPr>
        <w:lastRenderedPageBreak/>
        <mc:AlternateContent>
          <mc:Choice Requires="wps">
            <w:drawing>
              <wp:anchor distT="45720" distB="45720" distL="114300" distR="114300" simplePos="0" relativeHeight="251586560" behindDoc="0" locked="0" layoutInCell="1" allowOverlap="1" wp14:anchorId="7BAEA636" wp14:editId="3BCD494D">
                <wp:simplePos x="0" y="0"/>
                <wp:positionH relativeFrom="column">
                  <wp:posOffset>-9525</wp:posOffset>
                </wp:positionH>
                <wp:positionV relativeFrom="paragraph">
                  <wp:posOffset>200025</wp:posOffset>
                </wp:positionV>
                <wp:extent cx="5715000" cy="5822950"/>
                <wp:effectExtent l="0" t="0" r="19050" b="15240"/>
                <wp:wrapTopAndBottom/>
                <wp:docPr id="4"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822950"/>
                        </a:xfrm>
                        <a:prstGeom prst="rect">
                          <a:avLst/>
                        </a:prstGeom>
                        <a:solidFill>
                          <a:srgbClr val="FFFFFF"/>
                        </a:solidFill>
                        <a:ln w="9525">
                          <a:solidFill>
                            <a:srgbClr val="000000"/>
                          </a:solidFill>
                          <a:miter lim="800000"/>
                          <a:headEnd/>
                          <a:tailEnd/>
                        </a:ln>
                      </wps:spPr>
                      <wps:txbx>
                        <w:txbxContent>
                          <w:p w14:paraId="3630D961" w14:textId="4D1019AE" w:rsidR="00CF1B5E" w:rsidRPr="00340873" w:rsidRDefault="00CF1B5E"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CF1B5E" w:rsidRPr="00340873" w:rsidRDefault="00CF1B5E" w:rsidP="00340873">
                            <w:pPr>
                              <w:pStyle w:val="Kod"/>
                            </w:pPr>
                            <w:r w:rsidRPr="00340873">
                              <w:t>{</w:t>
                            </w:r>
                          </w:p>
                          <w:p w14:paraId="0977BB1A" w14:textId="77777777" w:rsidR="00CF1B5E" w:rsidRPr="00340873" w:rsidRDefault="00CF1B5E"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CF1B5E" w:rsidRPr="00340873" w:rsidRDefault="00CF1B5E"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CF1B5E" w:rsidRPr="00340873" w:rsidRDefault="00CF1B5E" w:rsidP="00340873">
                            <w:pPr>
                              <w:pStyle w:val="Kod"/>
                            </w:pPr>
                            <w:r w:rsidRPr="00340873">
                              <w:tab/>
                            </w:r>
                          </w:p>
                          <w:p w14:paraId="60DC2782" w14:textId="1E678AE5" w:rsidR="00CF1B5E" w:rsidRPr="00340873" w:rsidRDefault="00CF1B5E"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CF1B5E" w:rsidRPr="00340873" w:rsidRDefault="00CF1B5E"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CF1B5E" w:rsidRPr="00340873" w:rsidRDefault="00CF1B5E"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CF1B5E" w:rsidRPr="00340873" w:rsidRDefault="00CF1B5E" w:rsidP="00340873">
                            <w:pPr>
                              <w:pStyle w:val="Kod"/>
                            </w:pPr>
                            <w:r w:rsidRPr="00340873">
                              <w:tab/>
                            </w:r>
                          </w:p>
                          <w:p w14:paraId="2C56F572" w14:textId="77777777" w:rsidR="00CF1B5E" w:rsidRPr="00340873" w:rsidRDefault="00CF1B5E"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CF1B5E" w:rsidRPr="00340873" w:rsidRDefault="00CF1B5E" w:rsidP="00340873">
                            <w:pPr>
                              <w:pStyle w:val="Kod"/>
                            </w:pPr>
                            <w:r w:rsidRPr="00340873">
                              <w:tab/>
                            </w:r>
                            <w:proofErr w:type="spellStart"/>
                            <w:r w:rsidRPr="00340873">
                              <w:t>return</w:t>
                            </w:r>
                            <w:proofErr w:type="spellEnd"/>
                            <w:r w:rsidRPr="00340873">
                              <w:t xml:space="preserve"> force;</w:t>
                            </w:r>
                          </w:p>
                          <w:p w14:paraId="1AB5C6F2" w14:textId="5A1AB149" w:rsidR="00CF1B5E" w:rsidRPr="00340873" w:rsidRDefault="00CF1B5E" w:rsidP="00340873">
                            <w:pPr>
                              <w:pStyle w:val="Kod"/>
                            </w:pPr>
                            <w:r w:rsidRPr="00340873">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BAEA636" id="_x0000_s1028" type="#_x0000_t202" style="position:absolute;left:0;text-align:left;margin-left:-.75pt;margin-top:15.75pt;width:450pt;height:458.5pt;z-index:2515865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iMKQIAAEwEAAAOAAAAZHJzL2Uyb0RvYy54bWysVNuO0zAQfUfiHyy/06RRw26jpqulSxHS&#10;siDt8gETx2ksfMN2m5SvZ+x0S1nEC6IPliczPj5zzrirm1FJcuDOC6NrOp/llHDNTCv0rqZfn7Zv&#10;rinxAXQL0mhe0yP39Gb9+tVqsBUvTG9kyx1BEO2rwda0D8FWWeZZzxX4mbFcY7IzTkHA0O2y1sGA&#10;6EpmRZ6/zQbjWusM497j17spSdcJv+s4C5+7zvNAZE2RW0irS2sT12y9gmrnwPaCnWjAP7BQIDRe&#10;eoa6gwBk78QfUEowZ7zpwowZlZmuE4ynHrCbef6im8ceLE+9oDjenmXy/w+WPRy+OCLami4o0aDQ&#10;oic+BrdH/kVUZ7C+wqJHi2VhfGdGdDl16u29Yd880WbTg97xW+fM0HNokd08nswujk44PoI0wyfT&#10;4jWwDyYBjZ1TUToUgyA6unQ8O4NUCMOP5dW8zHNMMcyV10WxLJN3GVTPx63z4QM3isRNTR1an+Dh&#10;cO9DpAPVc0m8zRsp2q2QMgVu12ykIwfAMdmmX+rgRZnUZKjpsizKSYG/QiDVyHa69beblAg471Ko&#10;ml6fi6CKur3XLR6AKoCQ0x4pS30SMmo3qRjGZkyOnf1pTHtEZZ2ZxhufI256435QMuBo19R/34Pj&#10;lMiPGt1ZzheL+BZSsCivCgzcZaa5zIBmCFXTQMm03YT0fpJu9hZd3Iqkb7R7YnKijCObZD89r/gm&#10;LuNU9etPYP0TAAD//wMAUEsDBBQABgAIAAAAIQBFa43w3QAAAAkBAAAPAAAAZHJzL2Rvd25yZXYu&#10;eG1sTI9Bb8IwDIXvk/YfIk/aBUHKWFEpTdGGxGknOnYPjddWNE6XBCj/fua0nfys9/T8udiMthcX&#10;9KFzpGA+S0Ag1c501Cg4fO6mGYgQNRndO0IFNwywKR8fCp0bd6U9XqrYCC6hkGsFbYxDLmWoW7Q6&#10;zNyAxN6381ZHXn0jjddXLre9fEmSpbS6I77Q6gG3Ldan6mwVLH+qxeTjy0xof9u9+9qmZntIlXp+&#10;Gt/WICKO8S8Md3xGh5KZju5MJohewXSeclLB4j7Zz1YZi6OC1SsLWRby/wflLwAAAP//AwBQSwEC&#10;LQAUAAYACAAAACEAtoM4kv4AAADhAQAAEwAAAAAAAAAAAAAAAAAAAAAAW0NvbnRlbnRfVHlwZXNd&#10;LnhtbFBLAQItABQABgAIAAAAIQA4/SH/1gAAAJQBAAALAAAAAAAAAAAAAAAAAC8BAABfcmVscy8u&#10;cmVsc1BLAQItABQABgAIAAAAIQDJVPiMKQIAAEwEAAAOAAAAAAAAAAAAAAAAAC4CAABkcnMvZTJv&#10;RG9jLnhtbFBLAQItABQABgAIAAAAIQBFa43w3QAAAAkBAAAPAAAAAAAAAAAAAAAAAIMEAABkcnMv&#10;ZG93bnJldi54bWxQSwUGAAAAAAQABADzAAAAjQUAAAAA&#10;">
                <v:textbox style="mso-fit-shape-to-text:t">
                  <w:txbxContent>
                    <w:p w14:paraId="3630D961" w14:textId="4D1019AE" w:rsidR="00CF1B5E" w:rsidRPr="00340873" w:rsidRDefault="00CF1B5E" w:rsidP="00340873">
                      <w:pPr>
                        <w:pStyle w:val="Kod"/>
                      </w:pPr>
                      <w:r w:rsidRPr="00340873">
                        <w:t xml:space="preserve">vector2D </w:t>
                      </w:r>
                      <w:proofErr w:type="spellStart"/>
                      <w:r w:rsidRPr="00340873">
                        <w:t>function</w:t>
                      </w:r>
                      <w:proofErr w:type="spellEnd"/>
                      <w:r w:rsidRPr="00340873">
                        <w:t xml:space="preserve"> </w:t>
                      </w:r>
                      <w:proofErr w:type="spellStart"/>
                      <w:r w:rsidRPr="00340873">
                        <w:t>arrive</w:t>
                      </w:r>
                      <w:proofErr w:type="spellEnd"/>
                      <w:r w:rsidRPr="00340873">
                        <w:t xml:space="preserve">(vector2D </w:t>
                      </w:r>
                      <w:proofErr w:type="spellStart"/>
                      <w:r w:rsidRPr="00340873">
                        <w:t>target</w:t>
                      </w:r>
                      <w:proofErr w:type="spellEnd"/>
                      <w:r w:rsidRPr="00340873">
                        <w:t xml:space="preserve">, float </w:t>
                      </w:r>
                      <w:proofErr w:type="spellStart"/>
                      <w:r w:rsidRPr="00340873">
                        <w:t>slowingDistance</w:t>
                      </w:r>
                      <w:proofErr w:type="spellEnd"/>
                      <w:r w:rsidRPr="00340873">
                        <w:t>)</w:t>
                      </w:r>
                    </w:p>
                    <w:p w14:paraId="0B104019" w14:textId="77777777" w:rsidR="00CF1B5E" w:rsidRPr="00340873" w:rsidRDefault="00CF1B5E" w:rsidP="00340873">
                      <w:pPr>
                        <w:pStyle w:val="Kod"/>
                      </w:pPr>
                      <w:r w:rsidRPr="00340873">
                        <w:t>{</w:t>
                      </w:r>
                    </w:p>
                    <w:p w14:paraId="0977BB1A" w14:textId="77777777" w:rsidR="00CF1B5E" w:rsidRPr="00340873" w:rsidRDefault="00CF1B5E" w:rsidP="00340873">
                      <w:pPr>
                        <w:pStyle w:val="Kod"/>
                      </w:pPr>
                      <w:r w:rsidRPr="00340873">
                        <w:tab/>
                        <w:t xml:space="preserve">var offset = </w:t>
                      </w:r>
                      <w:proofErr w:type="spellStart"/>
                      <w:r w:rsidRPr="00340873">
                        <w:t>target</w:t>
                      </w:r>
                      <w:proofErr w:type="spellEnd"/>
                      <w:r w:rsidRPr="00340873">
                        <w:t xml:space="preserve"> - </w:t>
                      </w:r>
                      <w:proofErr w:type="spellStart"/>
                      <w:r w:rsidRPr="00340873">
                        <w:t>agentPosition</w:t>
                      </w:r>
                      <w:proofErr w:type="spellEnd"/>
                      <w:r w:rsidRPr="00340873">
                        <w:t>;</w:t>
                      </w:r>
                    </w:p>
                    <w:p w14:paraId="51519AE1" w14:textId="77777777" w:rsidR="00CF1B5E" w:rsidRPr="00340873" w:rsidRDefault="00CF1B5E" w:rsidP="00340873">
                      <w:pPr>
                        <w:pStyle w:val="Kod"/>
                      </w:pPr>
                      <w:r w:rsidRPr="00340873">
                        <w:tab/>
                        <w:t xml:space="preserve">var </w:t>
                      </w:r>
                      <w:proofErr w:type="spellStart"/>
                      <w:r w:rsidRPr="00340873">
                        <w:t>magnitude</w:t>
                      </w:r>
                      <w:proofErr w:type="spellEnd"/>
                      <w:r w:rsidRPr="00340873">
                        <w:t xml:space="preserve"> = </w:t>
                      </w:r>
                      <w:proofErr w:type="spellStart"/>
                      <w:r w:rsidRPr="00340873">
                        <w:t>offset.magnitude</w:t>
                      </w:r>
                      <w:proofErr w:type="spellEnd"/>
                      <w:r w:rsidRPr="00340873">
                        <w:t>;</w:t>
                      </w:r>
                    </w:p>
                    <w:p w14:paraId="42AF79B0" w14:textId="77777777" w:rsidR="00CF1B5E" w:rsidRPr="00340873" w:rsidRDefault="00CF1B5E" w:rsidP="00340873">
                      <w:pPr>
                        <w:pStyle w:val="Kod"/>
                      </w:pPr>
                      <w:r w:rsidRPr="00340873">
                        <w:tab/>
                      </w:r>
                    </w:p>
                    <w:p w14:paraId="60DC2782" w14:textId="1E678AE5" w:rsidR="00CF1B5E" w:rsidRPr="00340873" w:rsidRDefault="00CF1B5E" w:rsidP="00340873">
                      <w:pPr>
                        <w:pStyle w:val="Kod"/>
                      </w:pPr>
                      <w:r w:rsidRPr="00340873">
                        <w:tab/>
                        <w:t xml:space="preserve">float </w:t>
                      </w:r>
                      <w:proofErr w:type="spellStart"/>
                      <w:r w:rsidRPr="00340873">
                        <w:t>rampedSpeed</w:t>
                      </w:r>
                      <w:proofErr w:type="spellEnd"/>
                      <w:r w:rsidRPr="00340873">
                        <w:t xml:space="preserve"> = </w:t>
                      </w:r>
                      <w:proofErr w:type="spellStart"/>
                      <w:r w:rsidRPr="00340873">
                        <w:t>agentMaxVelocity</w:t>
                      </w:r>
                      <w:proofErr w:type="spellEnd"/>
                      <w:r w:rsidRPr="00340873">
                        <w:t xml:space="preserve"> * (</w:t>
                      </w:r>
                      <w:proofErr w:type="spellStart"/>
                      <w:proofErr w:type="gramStart"/>
                      <w:r w:rsidRPr="00340873">
                        <w:t>magnitude</w:t>
                      </w:r>
                      <w:proofErr w:type="spellEnd"/>
                      <w:r w:rsidRPr="00340873">
                        <w:t xml:space="preserve"> / </w:t>
                      </w:r>
                      <w:proofErr w:type="spellStart"/>
                      <w:r w:rsidRPr="00340873">
                        <w:t>slowingDistance</w:t>
                      </w:r>
                      <w:proofErr w:type="spellEnd"/>
                      <w:proofErr w:type="gramEnd"/>
                      <w:r w:rsidRPr="00340873">
                        <w:t>);</w:t>
                      </w:r>
                    </w:p>
                    <w:p w14:paraId="78E48682" w14:textId="58A3482D" w:rsidR="00CF1B5E" w:rsidRPr="00340873" w:rsidRDefault="00CF1B5E" w:rsidP="00340873">
                      <w:pPr>
                        <w:pStyle w:val="Kod"/>
                      </w:pPr>
                      <w:r w:rsidRPr="00340873">
                        <w:tab/>
                        <w:t xml:space="preserve">float </w:t>
                      </w:r>
                      <w:proofErr w:type="spellStart"/>
                      <w:r>
                        <w:t>clippedSpeed</w:t>
                      </w:r>
                      <w:proofErr w:type="spellEnd"/>
                      <w:r>
                        <w:t xml:space="preserve"> = min(</w:t>
                      </w:r>
                      <w:proofErr w:type="spellStart"/>
                      <w:r>
                        <w:t>rampedSpeed</w:t>
                      </w:r>
                      <w:proofErr w:type="spellEnd"/>
                      <w:r>
                        <w:t xml:space="preserve">, </w:t>
                      </w:r>
                      <w:proofErr w:type="spellStart"/>
                      <w:r w:rsidRPr="00340873">
                        <w:t>agentMaxVelocity</w:t>
                      </w:r>
                      <w:proofErr w:type="spellEnd"/>
                      <w:r w:rsidRPr="00340873">
                        <w:t>);</w:t>
                      </w:r>
                    </w:p>
                    <w:p w14:paraId="720912B9" w14:textId="77777777" w:rsidR="00CF1B5E" w:rsidRPr="00340873" w:rsidRDefault="00CF1B5E" w:rsidP="00340873">
                      <w:pPr>
                        <w:pStyle w:val="Kod"/>
                      </w:pPr>
                      <w:r w:rsidRPr="00340873">
                        <w:tab/>
                        <w:t xml:space="preserve">var </w:t>
                      </w:r>
                      <w:proofErr w:type="spellStart"/>
                      <w:r w:rsidRPr="00340873">
                        <w:t>desiredVelocity</w:t>
                      </w:r>
                      <w:proofErr w:type="spellEnd"/>
                      <w:r w:rsidRPr="00340873">
                        <w:t xml:space="preserve"> = (</w:t>
                      </w:r>
                      <w:proofErr w:type="spellStart"/>
                      <w:proofErr w:type="gramStart"/>
                      <w:r w:rsidRPr="00340873">
                        <w:t>clippedSpeed</w:t>
                      </w:r>
                      <w:proofErr w:type="spellEnd"/>
                      <w:r w:rsidRPr="00340873">
                        <w:t xml:space="preserve"> / </w:t>
                      </w:r>
                      <w:proofErr w:type="spellStart"/>
                      <w:r w:rsidRPr="00340873">
                        <w:t>magnitude</w:t>
                      </w:r>
                      <w:proofErr w:type="spellEnd"/>
                      <w:proofErr w:type="gramEnd"/>
                      <w:r w:rsidRPr="00340873">
                        <w:t>) * offset;</w:t>
                      </w:r>
                    </w:p>
                    <w:p w14:paraId="612039D1" w14:textId="77777777" w:rsidR="00CF1B5E" w:rsidRPr="00340873" w:rsidRDefault="00CF1B5E" w:rsidP="00340873">
                      <w:pPr>
                        <w:pStyle w:val="Kod"/>
                      </w:pPr>
                      <w:r w:rsidRPr="00340873">
                        <w:tab/>
                      </w:r>
                    </w:p>
                    <w:p w14:paraId="2C56F572" w14:textId="77777777" w:rsidR="00CF1B5E" w:rsidRPr="00340873" w:rsidRDefault="00CF1B5E" w:rsidP="00340873">
                      <w:pPr>
                        <w:pStyle w:val="Kod"/>
                      </w:pPr>
                      <w:r w:rsidRPr="00340873">
                        <w:tab/>
                        <w:t xml:space="preserve">var force = </w:t>
                      </w:r>
                      <w:proofErr w:type="spellStart"/>
                      <w:r w:rsidRPr="00340873">
                        <w:t>desiredVelocity</w:t>
                      </w:r>
                      <w:proofErr w:type="spellEnd"/>
                      <w:r w:rsidRPr="00340873">
                        <w:t xml:space="preserve"> - </w:t>
                      </w:r>
                      <w:proofErr w:type="spellStart"/>
                      <w:r w:rsidRPr="00340873">
                        <w:t>agentVelocity</w:t>
                      </w:r>
                      <w:proofErr w:type="spellEnd"/>
                      <w:r w:rsidRPr="00340873">
                        <w:t>;</w:t>
                      </w:r>
                    </w:p>
                    <w:p w14:paraId="1F12ED2F" w14:textId="77777777" w:rsidR="00CF1B5E" w:rsidRPr="00340873" w:rsidRDefault="00CF1B5E" w:rsidP="00340873">
                      <w:pPr>
                        <w:pStyle w:val="Kod"/>
                      </w:pPr>
                      <w:r w:rsidRPr="00340873">
                        <w:tab/>
                      </w:r>
                      <w:proofErr w:type="spellStart"/>
                      <w:r w:rsidRPr="00340873">
                        <w:t>return</w:t>
                      </w:r>
                      <w:proofErr w:type="spellEnd"/>
                      <w:r w:rsidRPr="00340873">
                        <w:t xml:space="preserve"> force;</w:t>
                      </w:r>
                    </w:p>
                    <w:p w14:paraId="1AB5C6F2" w14:textId="5A1AB149" w:rsidR="00CF1B5E" w:rsidRPr="00340873" w:rsidRDefault="00CF1B5E" w:rsidP="00340873">
                      <w:pPr>
                        <w:pStyle w:val="Kod"/>
                      </w:pPr>
                      <w:r w:rsidRPr="00340873">
                        <w:t>}</w:t>
                      </w:r>
                    </w:p>
                  </w:txbxContent>
                </v:textbox>
                <w10:wrap type="topAndBottom"/>
              </v:shape>
            </w:pict>
          </mc:Fallback>
        </mc:AlternateContent>
      </w:r>
      <w:proofErr w:type="spellStart"/>
      <w:r w:rsidR="00435A24">
        <w:rPr>
          <w:lang w:val="en-US"/>
        </w:rPr>
        <w:t>Pseudokod</w:t>
      </w:r>
      <w:proofErr w:type="spellEnd"/>
      <w:r w:rsidR="00435A24">
        <w:rPr>
          <w:lang w:val="en-US"/>
        </w:rPr>
        <w:t xml:space="preserve"> </w:t>
      </w:r>
      <w:proofErr w:type="spellStart"/>
      <w:r w:rsidR="00435A24">
        <w:rPr>
          <w:lang w:val="en-US"/>
        </w:rPr>
        <w:t>för</w:t>
      </w:r>
      <w:proofErr w:type="spellEnd"/>
      <w:r w:rsidR="00435A24">
        <w:rPr>
          <w:lang w:val="en-US"/>
        </w:rPr>
        <w:t xml:space="preserve"> </w:t>
      </w:r>
      <w:proofErr w:type="spellStart"/>
      <w:r w:rsidR="00435A24">
        <w:rPr>
          <w:lang w:val="en-US"/>
        </w:rPr>
        <w:t>ankomstbeteendet</w:t>
      </w:r>
      <w:proofErr w:type="spellEnd"/>
      <w:r w:rsidR="0064361A">
        <w:rPr>
          <w:lang w:val="en-US"/>
        </w:rPr>
        <w:t>.</w:t>
      </w:r>
    </w:p>
    <w:p w14:paraId="7B448AA7" w14:textId="2301B4A0" w:rsidR="008261E8" w:rsidRPr="00BB4C2C" w:rsidRDefault="000F3C38" w:rsidP="00FB5EAD">
      <w:pPr>
        <w:pStyle w:val="Rubrik3"/>
      </w:pPr>
      <w:bookmarkStart w:id="21" w:name="_Toc414608582"/>
      <w:r w:rsidRPr="00BB4C2C">
        <w:t>Väggundvikande</w:t>
      </w:r>
      <w:bookmarkEnd w:id="21"/>
    </w:p>
    <w:p w14:paraId="7FB0088E" w14:textId="0FED38E6" w:rsidR="00151899"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B43DD2">
        <w:t xml:space="preserve">ett antal </w:t>
      </w:r>
      <w:r w:rsidR="00E07F3E" w:rsidRPr="00BB4C2C">
        <w:t>avkännar</w:t>
      </w:r>
      <w:r w:rsidR="00B43DD2">
        <w:t>e</w:t>
      </w:r>
      <w:r w:rsidR="006A6AFF" w:rsidRPr="00BB4C2C">
        <w:t xml:space="preserve"> </w:t>
      </w:r>
      <w:r w:rsidR="00B43DD2">
        <w:t>hos agenten</w:t>
      </w:r>
      <w:r w:rsidR="00E07F3E" w:rsidRPr="00BB4C2C">
        <w:t>.</w:t>
      </w:r>
      <w:r w:rsidR="00653659" w:rsidRPr="00BB4C2C">
        <w:t xml:space="preserve"> </w:t>
      </w:r>
      <w:r w:rsidR="0010621D" w:rsidRPr="00BB4C2C">
        <w:t>Om en avkännare korsar en vägg beräknas en styrkraft genom att beräkna hur mycket avkännaren har penetrerat väggen och sedan skapa en kraft av den penetrerade längden i väggens normalriktning</w:t>
      </w:r>
      <w:r w:rsidR="00782039">
        <w:t xml:space="preserve"> (se </w:t>
      </w:r>
      <w:r w:rsidR="00782039">
        <w:fldChar w:fldCharType="begin"/>
      </w:r>
      <w:r w:rsidR="00782039">
        <w:instrText xml:space="preserve"> REF _Ref414587021 \n \h </w:instrText>
      </w:r>
      <w:r w:rsidR="00782039">
        <w:fldChar w:fldCharType="separate"/>
      </w:r>
      <w:r w:rsidR="00782039">
        <w:t>Figur 5</w:t>
      </w:r>
      <w:r w:rsidR="00782039">
        <w:fldChar w:fldCharType="end"/>
      </w:r>
      <w:r w:rsidR="00782039">
        <w:t>)</w:t>
      </w:r>
      <w:r w:rsidR="0010621D" w:rsidRPr="00BB4C2C">
        <w:t>.</w:t>
      </w:r>
      <w:r w:rsidR="000E42D8">
        <w:t xml:space="preserve"> Denna typ av teknik för att undvika väggar går även att använda för att undvika vanliga objekt i en miljö i o</w:t>
      </w:r>
      <w:r w:rsidR="001D3230">
        <w:t>ch med att tekniken endast känner</w:t>
      </w:r>
      <w:r w:rsidR="000E42D8">
        <w:t xml:space="preserve"> </w:t>
      </w:r>
      <w:r w:rsidR="00684181">
        <w:t xml:space="preserve">av </w:t>
      </w:r>
      <w:r w:rsidR="000E42D8">
        <w:t xml:space="preserve">om en </w:t>
      </w:r>
      <w:r w:rsidR="002D0245" w:rsidRPr="00BB4C2C">
        <w:t>avkännar</w:t>
      </w:r>
      <w:r w:rsidR="002D0245">
        <w:t>e</w:t>
      </w:r>
      <w:r w:rsidR="002D0245" w:rsidRPr="00BB4C2C">
        <w:t xml:space="preserve"> </w:t>
      </w:r>
      <w:r w:rsidR="000E42D8">
        <w:t>har korsat en linje. Det ger möjligheten att skapa objekt (exempelvis cirkel- och rektangel-formade objekt) i en miljö</w:t>
      </w:r>
      <w:r w:rsidR="00A21043">
        <w:t xml:space="preserve"> som en agent sedan undviker kollision med</w:t>
      </w:r>
      <w:r w:rsidR="000E42D8">
        <w:t xml:space="preserve">. </w:t>
      </w:r>
    </w:p>
    <w:p w14:paraId="105BC70D" w14:textId="41277E1D" w:rsidR="00CC3E8B" w:rsidRDefault="00670187" w:rsidP="00670187">
      <w:pPr>
        <w:pStyle w:val="Figur"/>
      </w:pPr>
      <w:r>
        <w:object w:dxaOrig="4036" w:dyaOrig="1981" w14:anchorId="7E2DE141">
          <v:shape id="_x0000_i1028" type="#_x0000_t75" style="width:201.8pt;height:99.15pt" o:ole="">
            <v:imagedata r:id="rId17" o:title=""/>
          </v:shape>
          <o:OLEObject Type="Embed" ProgID="Visio.Drawing.15" ShapeID="_x0000_i1028" DrawAspect="Content" ObjectID="_1488350740" r:id="rId18"/>
        </w:object>
      </w:r>
    </w:p>
    <w:p w14:paraId="0DDF8B15" w14:textId="0F0682D4" w:rsidR="00670187" w:rsidRDefault="00670187" w:rsidP="00670187">
      <w:pPr>
        <w:pStyle w:val="Figurtext"/>
        <w:rPr>
          <w:lang w:val="en-US"/>
        </w:rPr>
      </w:pPr>
      <w:bookmarkStart w:id="22" w:name="_Ref414587021"/>
      <w:proofErr w:type="spellStart"/>
      <w:r>
        <w:rPr>
          <w:lang w:val="en-US"/>
        </w:rPr>
        <w:t>Väggundvikelsebeteendet</w:t>
      </w:r>
      <w:bookmarkEnd w:id="22"/>
      <w:proofErr w:type="spellEnd"/>
    </w:p>
    <w:p w14:paraId="57B5464F" w14:textId="5289D3A8" w:rsidR="00435A24" w:rsidRPr="00435A24" w:rsidRDefault="00435A24" w:rsidP="00435A24">
      <w:pPr>
        <w:pStyle w:val="Pseudokod"/>
        <w:rPr>
          <w:lang w:val="en-US"/>
        </w:rPr>
      </w:pPr>
      <w:r w:rsidRPr="00435A24">
        <w:rPr>
          <w:noProof/>
          <w:lang w:eastAsia="sv-SE"/>
        </w:rPr>
        <w:lastRenderedPageBreak/>
        <mc:AlternateContent>
          <mc:Choice Requires="wps">
            <w:drawing>
              <wp:anchor distT="45720" distB="45720" distL="114300" distR="114300" simplePos="0" relativeHeight="251597824" behindDoc="0" locked="0" layoutInCell="1" allowOverlap="1" wp14:anchorId="65D328EA" wp14:editId="4D81E31E">
                <wp:simplePos x="0" y="0"/>
                <wp:positionH relativeFrom="column">
                  <wp:posOffset>0</wp:posOffset>
                </wp:positionH>
                <wp:positionV relativeFrom="paragraph">
                  <wp:posOffset>180975</wp:posOffset>
                </wp:positionV>
                <wp:extent cx="5695950" cy="1404620"/>
                <wp:effectExtent l="0" t="0" r="19050" b="17780"/>
                <wp:wrapTopAndBottom/>
                <wp:docPr id="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C27A23B" w14:textId="77777777" w:rsidR="00CF1B5E" w:rsidRDefault="00CF1B5E"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CF1B5E" w:rsidRDefault="00CF1B5E" w:rsidP="00F15ABC">
                            <w:pPr>
                              <w:pStyle w:val="Kod"/>
                            </w:pPr>
                            <w:r>
                              <w:t>{</w:t>
                            </w:r>
                          </w:p>
                          <w:p w14:paraId="396F0624" w14:textId="77777777" w:rsidR="00CF1B5E" w:rsidRDefault="00CF1B5E" w:rsidP="00F15ABC">
                            <w:pPr>
                              <w:pStyle w:val="Kod"/>
                            </w:pPr>
                            <w:r>
                              <w:tab/>
                              <w:t>var force;</w:t>
                            </w:r>
                          </w:p>
                          <w:p w14:paraId="734B650C" w14:textId="6815E075" w:rsidR="00CF1B5E" w:rsidRDefault="00CF1B5E" w:rsidP="00F15ABC">
                            <w:pPr>
                              <w:pStyle w:val="Kod"/>
                            </w:pPr>
                            <w:r>
                              <w:tab/>
                              <w:t xml:space="preserve">var </w:t>
                            </w:r>
                            <w:proofErr w:type="spellStart"/>
                            <w:r>
                              <w:t>closestWall</w:t>
                            </w:r>
                            <w:proofErr w:type="spellEnd"/>
                            <w:r w:rsidR="001D1C0E">
                              <w:t xml:space="preserve"> = -1</w:t>
                            </w:r>
                            <w:r>
                              <w:t>;</w:t>
                            </w:r>
                          </w:p>
                          <w:p w14:paraId="2E7072A0" w14:textId="77777777" w:rsidR="00CF1B5E" w:rsidRDefault="00CF1B5E" w:rsidP="00F15ABC">
                            <w:pPr>
                              <w:pStyle w:val="Kod"/>
                            </w:pPr>
                            <w:r>
                              <w:tab/>
                              <w:t xml:space="preserve">var </w:t>
                            </w:r>
                            <w:proofErr w:type="spellStart"/>
                            <w:r>
                              <w:t>intersectionPoint</w:t>
                            </w:r>
                            <w:proofErr w:type="spellEnd"/>
                            <w:r>
                              <w:t>;</w:t>
                            </w:r>
                          </w:p>
                          <w:p w14:paraId="2AEA21F1" w14:textId="77777777" w:rsidR="00CF1B5E" w:rsidRDefault="00CF1B5E" w:rsidP="00F15ABC">
                            <w:pPr>
                              <w:pStyle w:val="Kod"/>
                            </w:pPr>
                            <w:r>
                              <w:tab/>
                              <w:t xml:space="preserve">var </w:t>
                            </w:r>
                            <w:proofErr w:type="spellStart"/>
                            <w:r>
                              <w:t>closestPoint</w:t>
                            </w:r>
                            <w:proofErr w:type="spellEnd"/>
                            <w:r>
                              <w:t>;</w:t>
                            </w:r>
                          </w:p>
                          <w:p w14:paraId="7324EEC4" w14:textId="77777777" w:rsidR="00CF1B5E" w:rsidRDefault="00CF1B5E" w:rsidP="00F15ABC">
                            <w:pPr>
                              <w:pStyle w:val="Kod"/>
                            </w:pPr>
                            <w:r>
                              <w:tab/>
                              <w:t xml:space="preserve">var </w:t>
                            </w:r>
                            <w:proofErr w:type="spellStart"/>
                            <w:r>
                              <w:t>distanceToThisIntersection</w:t>
                            </w:r>
                            <w:proofErr w:type="spellEnd"/>
                            <w:r>
                              <w:t xml:space="preserve"> = 0;</w:t>
                            </w:r>
                          </w:p>
                          <w:p w14:paraId="6AE8DBB2" w14:textId="77777777" w:rsidR="00CF1B5E" w:rsidRDefault="00CF1B5E"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CF1B5E" w:rsidRDefault="00CF1B5E" w:rsidP="00F15ABC">
                            <w:pPr>
                              <w:pStyle w:val="Kod"/>
                            </w:pPr>
                            <w:r>
                              <w:tab/>
                            </w:r>
                          </w:p>
                          <w:p w14:paraId="1BE7824B" w14:textId="77777777" w:rsidR="00CF1B5E" w:rsidRDefault="00CF1B5E" w:rsidP="00F15ABC">
                            <w:pPr>
                              <w:pStyle w:val="Kod"/>
                            </w:pPr>
                            <w:r>
                              <w:tab/>
                            </w:r>
                            <w:proofErr w:type="spellStart"/>
                            <w:r>
                              <w:t>foreach</w:t>
                            </w:r>
                            <w:proofErr w:type="spellEnd"/>
                            <w:r>
                              <w:t>(</w:t>
                            </w:r>
                            <w:proofErr w:type="spellStart"/>
                            <w:r>
                              <w:t>feeler</w:t>
                            </w:r>
                            <w:proofErr w:type="spellEnd"/>
                            <w:r>
                              <w:t xml:space="preserve"> in </w:t>
                            </w:r>
                            <w:proofErr w:type="spellStart"/>
                            <w:r>
                              <w:t>agentFeelers</w:t>
                            </w:r>
                            <w:proofErr w:type="spellEnd"/>
                            <w:r>
                              <w:t>)</w:t>
                            </w:r>
                          </w:p>
                          <w:p w14:paraId="1B7E416E" w14:textId="77777777" w:rsidR="00CF1B5E" w:rsidRDefault="00CF1B5E" w:rsidP="00F15ABC">
                            <w:pPr>
                              <w:pStyle w:val="Kod"/>
                            </w:pPr>
                            <w:r>
                              <w:tab/>
                              <w:t>{</w:t>
                            </w:r>
                          </w:p>
                          <w:p w14:paraId="55A0DCB2" w14:textId="77777777" w:rsidR="00CF1B5E" w:rsidRDefault="00CF1B5E"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CF1B5E" w:rsidRDefault="00CF1B5E" w:rsidP="00F15ABC">
                            <w:pPr>
                              <w:pStyle w:val="Kod"/>
                            </w:pPr>
                            <w:r>
                              <w:tab/>
                            </w:r>
                            <w:r>
                              <w:tab/>
                              <w:t>{</w:t>
                            </w:r>
                          </w:p>
                          <w:p w14:paraId="79438315" w14:textId="77777777" w:rsidR="00CF1B5E" w:rsidRDefault="00CF1B5E"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feeler</w:t>
                            </w:r>
                            <w:proofErr w:type="spellEnd"/>
                            <w:r>
                              <w:t xml:space="preserve">, </w:t>
                            </w:r>
                            <w:proofErr w:type="spellStart"/>
                            <w:r>
                              <w:t>wall.from</w:t>
                            </w:r>
                            <w:proofErr w:type="spellEnd"/>
                            <w:r>
                              <w:t>, wall.to,</w:t>
                            </w:r>
                            <w:proofErr w:type="gramEnd"/>
                          </w:p>
                          <w:p w14:paraId="2E08B5CA" w14:textId="77777777" w:rsidR="00CF1B5E" w:rsidRDefault="00CF1B5E"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CF1B5E" w:rsidRDefault="00CF1B5E" w:rsidP="00F15ABC">
                            <w:pPr>
                              <w:pStyle w:val="Kod"/>
                            </w:pPr>
                            <w:r>
                              <w:tab/>
                            </w:r>
                            <w:r>
                              <w:tab/>
                            </w:r>
                            <w:r>
                              <w:tab/>
                              <w:t>{</w:t>
                            </w:r>
                          </w:p>
                          <w:p w14:paraId="7C2D0F42" w14:textId="77777777" w:rsidR="00CF1B5E" w:rsidRDefault="00CF1B5E"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CF1B5E" w:rsidRDefault="00CF1B5E" w:rsidP="00F15ABC">
                            <w:pPr>
                              <w:pStyle w:val="Kod"/>
                            </w:pPr>
                            <w:r>
                              <w:tab/>
                            </w:r>
                            <w:r>
                              <w:tab/>
                            </w:r>
                            <w:r>
                              <w:tab/>
                            </w:r>
                            <w:r>
                              <w:tab/>
                              <w:t>{</w:t>
                            </w:r>
                          </w:p>
                          <w:p w14:paraId="3C95D80F" w14:textId="77777777" w:rsidR="00CF1B5E" w:rsidRDefault="00CF1B5E" w:rsidP="00F15ABC">
                            <w:pPr>
                              <w:pStyle w:val="Kod"/>
                              <w:ind w:left="3600"/>
                            </w:pPr>
                            <w:proofErr w:type="spellStart"/>
                            <w:r>
                              <w:t>distanceToClosestIntersection</w:t>
                            </w:r>
                            <w:proofErr w:type="spellEnd"/>
                            <w:r>
                              <w:t xml:space="preserve"> =</w:t>
                            </w:r>
                          </w:p>
                          <w:p w14:paraId="4ACD672F" w14:textId="5B8E7C9C" w:rsidR="00CF1B5E" w:rsidRDefault="00CF1B5E" w:rsidP="00F15ABC">
                            <w:pPr>
                              <w:pStyle w:val="Kod"/>
                              <w:ind w:left="5760"/>
                            </w:pPr>
                            <w:proofErr w:type="spellStart"/>
                            <w:r>
                              <w:t>distanceToThisIntersection</w:t>
                            </w:r>
                            <w:proofErr w:type="spellEnd"/>
                            <w:r>
                              <w:t>;</w:t>
                            </w:r>
                          </w:p>
                          <w:p w14:paraId="44FC583B" w14:textId="77777777" w:rsidR="00CF1B5E" w:rsidRDefault="00CF1B5E"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CF1B5E" w:rsidRDefault="00CF1B5E"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CF1B5E" w:rsidRDefault="00CF1B5E" w:rsidP="00F15ABC">
                            <w:pPr>
                              <w:pStyle w:val="Kod"/>
                            </w:pPr>
                            <w:r>
                              <w:tab/>
                            </w:r>
                            <w:r>
                              <w:tab/>
                            </w:r>
                            <w:r>
                              <w:tab/>
                            </w:r>
                            <w:r>
                              <w:tab/>
                              <w:t>}</w:t>
                            </w:r>
                          </w:p>
                          <w:p w14:paraId="117E61AE" w14:textId="77777777" w:rsidR="00CF1B5E" w:rsidRDefault="00CF1B5E" w:rsidP="00F15ABC">
                            <w:pPr>
                              <w:pStyle w:val="Kod"/>
                            </w:pPr>
                            <w:r>
                              <w:tab/>
                            </w:r>
                            <w:r>
                              <w:tab/>
                            </w:r>
                            <w:r>
                              <w:tab/>
                              <w:t>}</w:t>
                            </w:r>
                          </w:p>
                          <w:p w14:paraId="387614B2" w14:textId="77777777" w:rsidR="00CF1B5E" w:rsidRDefault="00CF1B5E" w:rsidP="00F15ABC">
                            <w:pPr>
                              <w:pStyle w:val="Kod"/>
                            </w:pPr>
                            <w:r>
                              <w:tab/>
                            </w:r>
                            <w:r>
                              <w:tab/>
                              <w:t>}</w:t>
                            </w:r>
                          </w:p>
                          <w:p w14:paraId="2504CB41" w14:textId="77777777" w:rsidR="00CF1B5E" w:rsidRDefault="00CF1B5E" w:rsidP="00F15ABC">
                            <w:pPr>
                              <w:pStyle w:val="Kod"/>
                            </w:pPr>
                            <w:r>
                              <w:tab/>
                            </w:r>
                            <w:r>
                              <w:tab/>
                            </w:r>
                          </w:p>
                          <w:p w14:paraId="43F6473E" w14:textId="3E455BE0" w:rsidR="00CF1B5E" w:rsidRDefault="00CF1B5E" w:rsidP="00F15ABC">
                            <w:pPr>
                              <w:pStyle w:val="Kod"/>
                            </w:pPr>
                            <w:r>
                              <w:tab/>
                            </w:r>
                            <w:r>
                              <w:tab/>
                            </w:r>
                            <w:proofErr w:type="spellStart"/>
                            <w:r w:rsidR="00600B6F">
                              <w:t>if</w:t>
                            </w:r>
                            <w:proofErr w:type="spellEnd"/>
                            <w:r w:rsidR="00600B6F">
                              <w:t>(</w:t>
                            </w:r>
                            <w:proofErr w:type="spellStart"/>
                            <w:r w:rsidR="00600B6F">
                              <w:t>closestWall</w:t>
                            </w:r>
                            <w:proofErr w:type="spellEnd"/>
                            <w:r w:rsidR="001D1C0E">
                              <w:t xml:space="preserve"> &gt; -1</w:t>
                            </w:r>
                            <w:r>
                              <w:t>)</w:t>
                            </w:r>
                          </w:p>
                          <w:p w14:paraId="5A17EC10" w14:textId="77777777" w:rsidR="00CF1B5E" w:rsidRDefault="00CF1B5E" w:rsidP="00F15ABC">
                            <w:pPr>
                              <w:pStyle w:val="Kod"/>
                            </w:pPr>
                            <w:r>
                              <w:tab/>
                            </w:r>
                            <w:r>
                              <w:tab/>
                              <w:t>{</w:t>
                            </w:r>
                          </w:p>
                          <w:p w14:paraId="62C81A25" w14:textId="77777777" w:rsidR="00CF1B5E" w:rsidRDefault="00CF1B5E"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CF1B5E" w:rsidRDefault="00CF1B5E"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CF1B5E" w:rsidRDefault="00CF1B5E" w:rsidP="00F15ABC">
                            <w:pPr>
                              <w:pStyle w:val="Kod"/>
                            </w:pPr>
                            <w:r>
                              <w:tab/>
                            </w:r>
                            <w:r>
                              <w:tab/>
                              <w:t>}</w:t>
                            </w:r>
                          </w:p>
                          <w:p w14:paraId="7DA82062" w14:textId="77777777" w:rsidR="00CF1B5E" w:rsidRDefault="00CF1B5E" w:rsidP="00F15ABC">
                            <w:pPr>
                              <w:pStyle w:val="Kod"/>
                            </w:pPr>
                            <w:r>
                              <w:tab/>
                              <w:t>}</w:t>
                            </w:r>
                          </w:p>
                          <w:p w14:paraId="35EF5A38" w14:textId="77777777" w:rsidR="00CF1B5E" w:rsidRDefault="00CF1B5E" w:rsidP="00F15ABC">
                            <w:pPr>
                              <w:pStyle w:val="Kod"/>
                            </w:pPr>
                            <w:r>
                              <w:tab/>
                            </w:r>
                          </w:p>
                          <w:p w14:paraId="3A64F1AF" w14:textId="77777777" w:rsidR="00CF1B5E" w:rsidRDefault="00CF1B5E" w:rsidP="00F15ABC">
                            <w:pPr>
                              <w:pStyle w:val="Kod"/>
                            </w:pPr>
                            <w:r>
                              <w:tab/>
                            </w:r>
                            <w:proofErr w:type="spellStart"/>
                            <w:r>
                              <w:t>return</w:t>
                            </w:r>
                            <w:proofErr w:type="spellEnd"/>
                            <w:r>
                              <w:t xml:space="preserve"> force;</w:t>
                            </w:r>
                          </w:p>
                          <w:p w14:paraId="4D988A29" w14:textId="77777777" w:rsidR="00CF1B5E" w:rsidRDefault="00CF1B5E" w:rsidP="00F15ABC">
                            <w:pPr>
                              <w:pStyle w:val="Kod"/>
                            </w:pPr>
                            <w:r>
                              <w:t>}</w:t>
                            </w:r>
                          </w:p>
                          <w:p w14:paraId="4240F3A8" w14:textId="33FF81E9" w:rsidR="00CF1B5E" w:rsidRDefault="00CF1B5E"/>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328EA" id="_x0000_s1029" type="#_x0000_t202" style="position:absolute;left:0;text-align:left;margin-left:0;margin-top:14.25pt;width:448.5pt;height:110.6pt;z-index:2515978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ArWJwIAAEwEAAAOAAAAZHJzL2Uyb0RvYy54bWysVNuO2yAQfa/Uf0C8N3bSON1YcVbbbFNV&#10;2l6k3X4AxjhGBYYCiZ1+fQecpNG2fanqBwTMcDhzzuDV7aAVOQjnJZiKTic5JcJwaKTZVfTr0/bV&#10;DSU+MNMwBUZU9Cg8vV2/fLHqbSlm0IFqhCMIYnzZ24p2IdgyyzzvhGZ+AlYYDLbgNAu4dLuscaxH&#10;dK2yWZ4vsh5cYx1w4T3u3o9Buk74bSt4+Ny2XgSiKorcQhpdGus4ZusVK3eO2U7yEw32Dyw0kwYv&#10;vUDds8DI3snfoLTkDjy0YcJBZ9C2kotUA1YzzZ9V89gxK1ItKI63F5n8/4Plnw5fHJFNRQtKDNNo&#10;0ZMYgtsj/1lUp7e+xKRHi2lheAsDupwq9fYB+DdPDGw6ZnbizjnoO8EaZDeNJ7OroyOOjyB1/xEa&#10;vIbtAySgoXU6SodiEERHl44XZ5AK4bhZLJbFssAQx9h0ns8Xs+Rdxsrzcet8eC9AkzipqEPrEzw7&#10;PPgQ6bDynBJv86Bks5VKpYXb1RvlyIFhm2zTlyp4lqYM6Su6LGbFqMBfIfL0/QlCy4D9rqSu6M0l&#10;iZVRt3emSd0YmFTjHCkrcxIyajeqGIZ6SI69PvtTQ3NEZR2M7Y3PEScduB+U9NjaFfXf98wJStQH&#10;g+4sp/N5fAtpMS/eoJTEXUfq6wgzHKEqGigZp5uQ3k/Szd6hi1uZ9I12j0xOlLFlk+yn5xXfxPU6&#10;Zf36Cax/Ag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BCAArWJwIAAEwEAAAOAAAAAAAAAAAAAAAAAC4CAABkcnMvZTJvRG9j&#10;LnhtbFBLAQItABQABgAIAAAAIQBFKvFP3AAAAAcBAAAPAAAAAAAAAAAAAAAAAIEEAABkcnMvZG93&#10;bnJldi54bWxQSwUGAAAAAAQABADzAAAAigUAAAAA&#10;">
                <v:textbox style="mso-fit-shape-to-text:t">
                  <w:txbxContent>
                    <w:p w14:paraId="6C27A23B" w14:textId="77777777" w:rsidR="00CF1B5E" w:rsidRDefault="00CF1B5E" w:rsidP="00F15ABC">
                      <w:pPr>
                        <w:pStyle w:val="Kod"/>
                      </w:pPr>
                      <w:r>
                        <w:t xml:space="preserve">vector2D </w:t>
                      </w:r>
                      <w:proofErr w:type="spellStart"/>
                      <w:r>
                        <w:t>function</w:t>
                      </w:r>
                      <w:proofErr w:type="spellEnd"/>
                      <w:r>
                        <w:t xml:space="preserve"> </w:t>
                      </w:r>
                      <w:proofErr w:type="spellStart"/>
                      <w:r>
                        <w:t>wallAvoidance</w:t>
                      </w:r>
                      <w:proofErr w:type="spellEnd"/>
                      <w:r>
                        <w:t>(</w:t>
                      </w:r>
                      <w:proofErr w:type="spellStart"/>
                      <w:r>
                        <w:t>array</w:t>
                      </w:r>
                      <w:proofErr w:type="spellEnd"/>
                      <w:r>
                        <w:t>&lt;</w:t>
                      </w:r>
                      <w:proofErr w:type="spellStart"/>
                      <w:r>
                        <w:t>wall</w:t>
                      </w:r>
                      <w:proofErr w:type="spellEnd"/>
                      <w:r>
                        <w:t xml:space="preserve">&gt; </w:t>
                      </w:r>
                      <w:proofErr w:type="spellStart"/>
                      <w:r>
                        <w:t>walls</w:t>
                      </w:r>
                      <w:proofErr w:type="spellEnd"/>
                      <w:r>
                        <w:t>)</w:t>
                      </w:r>
                    </w:p>
                    <w:p w14:paraId="4787A26D" w14:textId="77777777" w:rsidR="00CF1B5E" w:rsidRDefault="00CF1B5E" w:rsidP="00F15ABC">
                      <w:pPr>
                        <w:pStyle w:val="Kod"/>
                      </w:pPr>
                      <w:r>
                        <w:t>{</w:t>
                      </w:r>
                    </w:p>
                    <w:p w14:paraId="396F0624" w14:textId="77777777" w:rsidR="00CF1B5E" w:rsidRDefault="00CF1B5E" w:rsidP="00F15ABC">
                      <w:pPr>
                        <w:pStyle w:val="Kod"/>
                      </w:pPr>
                      <w:r>
                        <w:tab/>
                        <w:t>var force;</w:t>
                      </w:r>
                    </w:p>
                    <w:p w14:paraId="734B650C" w14:textId="6815E075" w:rsidR="00CF1B5E" w:rsidRDefault="00CF1B5E" w:rsidP="00F15ABC">
                      <w:pPr>
                        <w:pStyle w:val="Kod"/>
                      </w:pPr>
                      <w:r>
                        <w:tab/>
                        <w:t xml:space="preserve">var </w:t>
                      </w:r>
                      <w:proofErr w:type="spellStart"/>
                      <w:r>
                        <w:t>closestWall</w:t>
                      </w:r>
                      <w:proofErr w:type="spellEnd"/>
                      <w:r w:rsidR="001D1C0E">
                        <w:t xml:space="preserve"> = -1</w:t>
                      </w:r>
                      <w:r>
                        <w:t>;</w:t>
                      </w:r>
                    </w:p>
                    <w:p w14:paraId="2E7072A0" w14:textId="77777777" w:rsidR="00CF1B5E" w:rsidRDefault="00CF1B5E" w:rsidP="00F15ABC">
                      <w:pPr>
                        <w:pStyle w:val="Kod"/>
                      </w:pPr>
                      <w:r>
                        <w:tab/>
                        <w:t xml:space="preserve">var </w:t>
                      </w:r>
                      <w:proofErr w:type="spellStart"/>
                      <w:r>
                        <w:t>intersectionPoint</w:t>
                      </w:r>
                      <w:proofErr w:type="spellEnd"/>
                      <w:r>
                        <w:t>;</w:t>
                      </w:r>
                    </w:p>
                    <w:p w14:paraId="2AEA21F1" w14:textId="77777777" w:rsidR="00CF1B5E" w:rsidRDefault="00CF1B5E" w:rsidP="00F15ABC">
                      <w:pPr>
                        <w:pStyle w:val="Kod"/>
                      </w:pPr>
                      <w:r>
                        <w:tab/>
                        <w:t xml:space="preserve">var </w:t>
                      </w:r>
                      <w:proofErr w:type="spellStart"/>
                      <w:r>
                        <w:t>closestPoint</w:t>
                      </w:r>
                      <w:proofErr w:type="spellEnd"/>
                      <w:r>
                        <w:t>;</w:t>
                      </w:r>
                    </w:p>
                    <w:p w14:paraId="7324EEC4" w14:textId="77777777" w:rsidR="00CF1B5E" w:rsidRDefault="00CF1B5E" w:rsidP="00F15ABC">
                      <w:pPr>
                        <w:pStyle w:val="Kod"/>
                      </w:pPr>
                      <w:r>
                        <w:tab/>
                        <w:t xml:space="preserve">var </w:t>
                      </w:r>
                      <w:proofErr w:type="spellStart"/>
                      <w:r>
                        <w:t>distanceToThisIntersection</w:t>
                      </w:r>
                      <w:proofErr w:type="spellEnd"/>
                      <w:r>
                        <w:t xml:space="preserve"> = 0;</w:t>
                      </w:r>
                    </w:p>
                    <w:p w14:paraId="6AE8DBB2" w14:textId="77777777" w:rsidR="00CF1B5E" w:rsidRDefault="00CF1B5E" w:rsidP="00F15ABC">
                      <w:pPr>
                        <w:pStyle w:val="Kod"/>
                      </w:pPr>
                      <w:r>
                        <w:tab/>
                        <w:t xml:space="preserve">var </w:t>
                      </w:r>
                      <w:proofErr w:type="spellStart"/>
                      <w:r>
                        <w:t>distanceToClosestIntersection</w:t>
                      </w:r>
                      <w:proofErr w:type="spellEnd"/>
                      <w:r>
                        <w:t xml:space="preserve"> = </w:t>
                      </w:r>
                      <w:proofErr w:type="spellStart"/>
                      <w:r>
                        <w:t>MaxNumber</w:t>
                      </w:r>
                      <w:proofErr w:type="spellEnd"/>
                      <w:r>
                        <w:t>;</w:t>
                      </w:r>
                    </w:p>
                    <w:p w14:paraId="02413DAB" w14:textId="77777777" w:rsidR="00CF1B5E" w:rsidRDefault="00CF1B5E" w:rsidP="00F15ABC">
                      <w:pPr>
                        <w:pStyle w:val="Kod"/>
                      </w:pPr>
                      <w:r>
                        <w:tab/>
                      </w:r>
                    </w:p>
                    <w:p w14:paraId="1BE7824B" w14:textId="77777777" w:rsidR="00CF1B5E" w:rsidRDefault="00CF1B5E" w:rsidP="00F15ABC">
                      <w:pPr>
                        <w:pStyle w:val="Kod"/>
                      </w:pPr>
                      <w:r>
                        <w:tab/>
                      </w:r>
                      <w:proofErr w:type="spellStart"/>
                      <w:r>
                        <w:t>foreach</w:t>
                      </w:r>
                      <w:proofErr w:type="spellEnd"/>
                      <w:r>
                        <w:t>(</w:t>
                      </w:r>
                      <w:proofErr w:type="spellStart"/>
                      <w:r>
                        <w:t>feeler</w:t>
                      </w:r>
                      <w:proofErr w:type="spellEnd"/>
                      <w:r>
                        <w:t xml:space="preserve"> in </w:t>
                      </w:r>
                      <w:proofErr w:type="spellStart"/>
                      <w:r>
                        <w:t>agentFeelers</w:t>
                      </w:r>
                      <w:proofErr w:type="spellEnd"/>
                      <w:r>
                        <w:t>)</w:t>
                      </w:r>
                    </w:p>
                    <w:p w14:paraId="1B7E416E" w14:textId="77777777" w:rsidR="00CF1B5E" w:rsidRDefault="00CF1B5E" w:rsidP="00F15ABC">
                      <w:pPr>
                        <w:pStyle w:val="Kod"/>
                      </w:pPr>
                      <w:r>
                        <w:tab/>
                        <w:t>{</w:t>
                      </w:r>
                    </w:p>
                    <w:p w14:paraId="55A0DCB2" w14:textId="77777777" w:rsidR="00CF1B5E" w:rsidRDefault="00CF1B5E" w:rsidP="00F15ABC">
                      <w:pPr>
                        <w:pStyle w:val="Kod"/>
                      </w:pPr>
                      <w:r>
                        <w:tab/>
                      </w:r>
                      <w:r>
                        <w:tab/>
                      </w:r>
                      <w:proofErr w:type="spellStart"/>
                      <w:r>
                        <w:t>foreach</w:t>
                      </w:r>
                      <w:proofErr w:type="spellEnd"/>
                      <w:r>
                        <w:t>(</w:t>
                      </w:r>
                      <w:proofErr w:type="spellStart"/>
                      <w:r>
                        <w:t>wall</w:t>
                      </w:r>
                      <w:proofErr w:type="spellEnd"/>
                      <w:r>
                        <w:t xml:space="preserve"> in </w:t>
                      </w:r>
                      <w:proofErr w:type="spellStart"/>
                      <w:r>
                        <w:t>walls</w:t>
                      </w:r>
                      <w:proofErr w:type="spellEnd"/>
                      <w:r>
                        <w:t>)</w:t>
                      </w:r>
                    </w:p>
                    <w:p w14:paraId="173F7A4C" w14:textId="77777777" w:rsidR="00CF1B5E" w:rsidRDefault="00CF1B5E" w:rsidP="00F15ABC">
                      <w:pPr>
                        <w:pStyle w:val="Kod"/>
                      </w:pPr>
                      <w:r>
                        <w:tab/>
                      </w:r>
                      <w:r>
                        <w:tab/>
                        <w:t>{</w:t>
                      </w:r>
                    </w:p>
                    <w:p w14:paraId="79438315" w14:textId="77777777" w:rsidR="00CF1B5E" w:rsidRDefault="00CF1B5E" w:rsidP="00F15ABC">
                      <w:pPr>
                        <w:pStyle w:val="Kod"/>
                      </w:pPr>
                      <w:r>
                        <w:tab/>
                      </w:r>
                      <w:r>
                        <w:tab/>
                      </w:r>
                      <w:r>
                        <w:tab/>
                      </w:r>
                      <w:proofErr w:type="spellStart"/>
                      <w:r>
                        <w:t>i</w:t>
                      </w:r>
                      <w:proofErr w:type="gramStart"/>
                      <w:r>
                        <w:t>f</w:t>
                      </w:r>
                      <w:proofErr w:type="spellEnd"/>
                      <w:r>
                        <w:t>(</w:t>
                      </w:r>
                      <w:proofErr w:type="spellStart"/>
                      <w:r>
                        <w:t>lineIntersection</w:t>
                      </w:r>
                      <w:proofErr w:type="spellEnd"/>
                      <w:r>
                        <w:t>(</w:t>
                      </w:r>
                      <w:proofErr w:type="spellStart"/>
                      <w:r>
                        <w:t>agentPosition</w:t>
                      </w:r>
                      <w:proofErr w:type="spellEnd"/>
                      <w:r>
                        <w:t xml:space="preserve">, </w:t>
                      </w:r>
                      <w:proofErr w:type="spellStart"/>
                      <w:r>
                        <w:t>feeler</w:t>
                      </w:r>
                      <w:proofErr w:type="spellEnd"/>
                      <w:r>
                        <w:t xml:space="preserve">, </w:t>
                      </w:r>
                      <w:proofErr w:type="spellStart"/>
                      <w:r>
                        <w:t>wall.from</w:t>
                      </w:r>
                      <w:proofErr w:type="spellEnd"/>
                      <w:r>
                        <w:t>, wall.to,</w:t>
                      </w:r>
                      <w:proofErr w:type="gramEnd"/>
                    </w:p>
                    <w:p w14:paraId="2E08B5CA" w14:textId="77777777" w:rsidR="00CF1B5E" w:rsidRDefault="00CF1B5E" w:rsidP="00F15ABC">
                      <w:pPr>
                        <w:pStyle w:val="Kod"/>
                      </w:pPr>
                      <w:r>
                        <w:tab/>
                      </w:r>
                      <w:r>
                        <w:tab/>
                      </w:r>
                      <w:r>
                        <w:tab/>
                      </w:r>
                      <w:r>
                        <w:tab/>
                      </w:r>
                      <w:r>
                        <w:tab/>
                      </w:r>
                      <w:proofErr w:type="spellStart"/>
                      <w:r>
                        <w:t>distanceToThisIntersection</w:t>
                      </w:r>
                      <w:proofErr w:type="spellEnd"/>
                      <w:r>
                        <w:t xml:space="preserve">, </w:t>
                      </w:r>
                      <w:proofErr w:type="spellStart"/>
                      <w:r>
                        <w:t>intersectionPoint</w:t>
                      </w:r>
                      <w:proofErr w:type="spellEnd"/>
                      <w:r>
                        <w:t>)</w:t>
                      </w:r>
                    </w:p>
                    <w:p w14:paraId="1F32D549" w14:textId="77777777" w:rsidR="00CF1B5E" w:rsidRDefault="00CF1B5E" w:rsidP="00F15ABC">
                      <w:pPr>
                        <w:pStyle w:val="Kod"/>
                      </w:pPr>
                      <w:r>
                        <w:tab/>
                      </w:r>
                      <w:r>
                        <w:tab/>
                      </w:r>
                      <w:r>
                        <w:tab/>
                        <w:t>{</w:t>
                      </w:r>
                    </w:p>
                    <w:p w14:paraId="7C2D0F42" w14:textId="77777777" w:rsidR="00CF1B5E" w:rsidRDefault="00CF1B5E" w:rsidP="00F15ABC">
                      <w:pPr>
                        <w:pStyle w:val="Kod"/>
                      </w:pPr>
                      <w:r>
                        <w:tab/>
                      </w:r>
                      <w:r>
                        <w:tab/>
                      </w:r>
                      <w:r>
                        <w:tab/>
                      </w:r>
                      <w:r>
                        <w:tab/>
                      </w:r>
                      <w:proofErr w:type="spellStart"/>
                      <w:r>
                        <w:t>if</w:t>
                      </w:r>
                      <w:proofErr w:type="spellEnd"/>
                      <w:r>
                        <w:t>(</w:t>
                      </w:r>
                      <w:proofErr w:type="spellStart"/>
                      <w:r>
                        <w:t>distanceToThisIntersection</w:t>
                      </w:r>
                      <w:proofErr w:type="spellEnd"/>
                      <w:r>
                        <w:t xml:space="preserve"> &lt; </w:t>
                      </w:r>
                      <w:proofErr w:type="spellStart"/>
                      <w:r>
                        <w:t>distanceToClosestIntersection</w:t>
                      </w:r>
                      <w:proofErr w:type="spellEnd"/>
                      <w:r>
                        <w:t>)</w:t>
                      </w:r>
                    </w:p>
                    <w:p w14:paraId="67AF4A97" w14:textId="77777777" w:rsidR="00CF1B5E" w:rsidRDefault="00CF1B5E" w:rsidP="00F15ABC">
                      <w:pPr>
                        <w:pStyle w:val="Kod"/>
                      </w:pPr>
                      <w:r>
                        <w:tab/>
                      </w:r>
                      <w:r>
                        <w:tab/>
                      </w:r>
                      <w:r>
                        <w:tab/>
                      </w:r>
                      <w:r>
                        <w:tab/>
                        <w:t>{</w:t>
                      </w:r>
                    </w:p>
                    <w:p w14:paraId="3C95D80F" w14:textId="77777777" w:rsidR="00CF1B5E" w:rsidRDefault="00CF1B5E" w:rsidP="00F15ABC">
                      <w:pPr>
                        <w:pStyle w:val="Kod"/>
                        <w:ind w:left="3600"/>
                      </w:pPr>
                      <w:proofErr w:type="spellStart"/>
                      <w:r>
                        <w:t>distanceToClosestIntersection</w:t>
                      </w:r>
                      <w:proofErr w:type="spellEnd"/>
                      <w:r>
                        <w:t xml:space="preserve"> =</w:t>
                      </w:r>
                    </w:p>
                    <w:p w14:paraId="4ACD672F" w14:textId="5B8E7C9C" w:rsidR="00CF1B5E" w:rsidRDefault="00CF1B5E" w:rsidP="00F15ABC">
                      <w:pPr>
                        <w:pStyle w:val="Kod"/>
                        <w:ind w:left="5760"/>
                      </w:pPr>
                      <w:proofErr w:type="spellStart"/>
                      <w:r>
                        <w:t>distanceToThisIntersection</w:t>
                      </w:r>
                      <w:proofErr w:type="spellEnd"/>
                      <w:r>
                        <w:t>;</w:t>
                      </w:r>
                    </w:p>
                    <w:p w14:paraId="44FC583B" w14:textId="77777777" w:rsidR="00CF1B5E" w:rsidRDefault="00CF1B5E" w:rsidP="00F15ABC">
                      <w:pPr>
                        <w:pStyle w:val="Kod"/>
                      </w:pPr>
                      <w:r>
                        <w:tab/>
                      </w:r>
                      <w:r>
                        <w:tab/>
                      </w:r>
                      <w:r>
                        <w:tab/>
                      </w:r>
                      <w:r>
                        <w:tab/>
                      </w:r>
                      <w:r>
                        <w:tab/>
                      </w:r>
                      <w:proofErr w:type="spellStart"/>
                      <w:r>
                        <w:t>closestWall</w:t>
                      </w:r>
                      <w:proofErr w:type="spellEnd"/>
                      <w:r>
                        <w:t xml:space="preserve"> = </w:t>
                      </w:r>
                      <w:proofErr w:type="spellStart"/>
                      <w:r>
                        <w:t>wall</w:t>
                      </w:r>
                      <w:proofErr w:type="spellEnd"/>
                      <w:r>
                        <w:t>;</w:t>
                      </w:r>
                    </w:p>
                    <w:p w14:paraId="1FD1A754" w14:textId="77777777" w:rsidR="00CF1B5E" w:rsidRDefault="00CF1B5E" w:rsidP="00F15ABC">
                      <w:pPr>
                        <w:pStyle w:val="Kod"/>
                      </w:pPr>
                      <w:r>
                        <w:tab/>
                      </w:r>
                      <w:r>
                        <w:tab/>
                      </w:r>
                      <w:r>
                        <w:tab/>
                      </w:r>
                      <w:r>
                        <w:tab/>
                      </w:r>
                      <w:r>
                        <w:tab/>
                      </w:r>
                      <w:proofErr w:type="spellStart"/>
                      <w:r>
                        <w:t>closestPoint</w:t>
                      </w:r>
                      <w:proofErr w:type="spellEnd"/>
                      <w:r>
                        <w:t xml:space="preserve"> = </w:t>
                      </w:r>
                      <w:proofErr w:type="spellStart"/>
                      <w:r>
                        <w:t>intersectionPoint</w:t>
                      </w:r>
                      <w:proofErr w:type="spellEnd"/>
                      <w:r>
                        <w:t>;</w:t>
                      </w:r>
                    </w:p>
                    <w:p w14:paraId="490CF777" w14:textId="77777777" w:rsidR="00CF1B5E" w:rsidRDefault="00CF1B5E" w:rsidP="00F15ABC">
                      <w:pPr>
                        <w:pStyle w:val="Kod"/>
                      </w:pPr>
                      <w:r>
                        <w:tab/>
                      </w:r>
                      <w:r>
                        <w:tab/>
                      </w:r>
                      <w:r>
                        <w:tab/>
                      </w:r>
                      <w:r>
                        <w:tab/>
                        <w:t>}</w:t>
                      </w:r>
                    </w:p>
                    <w:p w14:paraId="117E61AE" w14:textId="77777777" w:rsidR="00CF1B5E" w:rsidRDefault="00CF1B5E" w:rsidP="00F15ABC">
                      <w:pPr>
                        <w:pStyle w:val="Kod"/>
                      </w:pPr>
                      <w:r>
                        <w:tab/>
                      </w:r>
                      <w:r>
                        <w:tab/>
                      </w:r>
                      <w:r>
                        <w:tab/>
                        <w:t>}</w:t>
                      </w:r>
                    </w:p>
                    <w:p w14:paraId="387614B2" w14:textId="77777777" w:rsidR="00CF1B5E" w:rsidRDefault="00CF1B5E" w:rsidP="00F15ABC">
                      <w:pPr>
                        <w:pStyle w:val="Kod"/>
                      </w:pPr>
                      <w:r>
                        <w:tab/>
                      </w:r>
                      <w:r>
                        <w:tab/>
                        <w:t>}</w:t>
                      </w:r>
                    </w:p>
                    <w:p w14:paraId="2504CB41" w14:textId="77777777" w:rsidR="00CF1B5E" w:rsidRDefault="00CF1B5E" w:rsidP="00F15ABC">
                      <w:pPr>
                        <w:pStyle w:val="Kod"/>
                      </w:pPr>
                      <w:r>
                        <w:tab/>
                      </w:r>
                      <w:r>
                        <w:tab/>
                      </w:r>
                    </w:p>
                    <w:p w14:paraId="43F6473E" w14:textId="3E455BE0" w:rsidR="00CF1B5E" w:rsidRDefault="00CF1B5E" w:rsidP="00F15ABC">
                      <w:pPr>
                        <w:pStyle w:val="Kod"/>
                      </w:pPr>
                      <w:r>
                        <w:tab/>
                      </w:r>
                      <w:r>
                        <w:tab/>
                      </w:r>
                      <w:proofErr w:type="spellStart"/>
                      <w:r w:rsidR="00600B6F">
                        <w:t>if</w:t>
                      </w:r>
                      <w:proofErr w:type="spellEnd"/>
                      <w:r w:rsidR="00600B6F">
                        <w:t>(</w:t>
                      </w:r>
                      <w:proofErr w:type="spellStart"/>
                      <w:r w:rsidR="00600B6F">
                        <w:t>closestWall</w:t>
                      </w:r>
                      <w:proofErr w:type="spellEnd"/>
                      <w:r w:rsidR="001D1C0E">
                        <w:t xml:space="preserve"> &gt; -1</w:t>
                      </w:r>
                      <w:r>
                        <w:t>)</w:t>
                      </w:r>
                    </w:p>
                    <w:p w14:paraId="5A17EC10" w14:textId="77777777" w:rsidR="00CF1B5E" w:rsidRDefault="00CF1B5E" w:rsidP="00F15ABC">
                      <w:pPr>
                        <w:pStyle w:val="Kod"/>
                      </w:pPr>
                      <w:r>
                        <w:tab/>
                      </w:r>
                      <w:r>
                        <w:tab/>
                        <w:t>{</w:t>
                      </w:r>
                    </w:p>
                    <w:p w14:paraId="62C81A25" w14:textId="77777777" w:rsidR="00CF1B5E" w:rsidRDefault="00CF1B5E" w:rsidP="00F15ABC">
                      <w:pPr>
                        <w:pStyle w:val="Kod"/>
                      </w:pPr>
                      <w:r>
                        <w:tab/>
                      </w:r>
                      <w:r>
                        <w:tab/>
                      </w:r>
                      <w:r>
                        <w:tab/>
                        <w:t xml:space="preserve">var </w:t>
                      </w:r>
                      <w:proofErr w:type="spellStart"/>
                      <w:r>
                        <w:t>overShoot</w:t>
                      </w:r>
                      <w:proofErr w:type="spellEnd"/>
                      <w:r>
                        <w:t xml:space="preserve"> = </w:t>
                      </w:r>
                      <w:proofErr w:type="spellStart"/>
                      <w:r>
                        <w:t>feeler.position</w:t>
                      </w:r>
                      <w:proofErr w:type="spellEnd"/>
                      <w:r>
                        <w:t xml:space="preserve"> - </w:t>
                      </w:r>
                      <w:proofErr w:type="spellStart"/>
                      <w:r>
                        <w:t>closestPoint</w:t>
                      </w:r>
                      <w:proofErr w:type="spellEnd"/>
                      <w:r>
                        <w:t>;</w:t>
                      </w:r>
                    </w:p>
                    <w:p w14:paraId="319FF2B5" w14:textId="77777777" w:rsidR="00CF1B5E" w:rsidRDefault="00CF1B5E" w:rsidP="00F15ABC">
                      <w:pPr>
                        <w:pStyle w:val="Kod"/>
                      </w:pPr>
                      <w:r>
                        <w:tab/>
                      </w:r>
                      <w:r>
                        <w:tab/>
                      </w:r>
                      <w:r>
                        <w:tab/>
                        <w:t xml:space="preserve">force = </w:t>
                      </w:r>
                      <w:proofErr w:type="spellStart"/>
                      <w:r>
                        <w:t>closestWall.normal</w:t>
                      </w:r>
                      <w:proofErr w:type="spellEnd"/>
                      <w:r>
                        <w:t xml:space="preserve"> * </w:t>
                      </w:r>
                      <w:proofErr w:type="spellStart"/>
                      <w:r>
                        <w:t>overShoot.magnitude</w:t>
                      </w:r>
                      <w:proofErr w:type="spellEnd"/>
                      <w:r>
                        <w:t>;</w:t>
                      </w:r>
                    </w:p>
                    <w:p w14:paraId="602EC77E" w14:textId="77777777" w:rsidR="00CF1B5E" w:rsidRDefault="00CF1B5E" w:rsidP="00F15ABC">
                      <w:pPr>
                        <w:pStyle w:val="Kod"/>
                      </w:pPr>
                      <w:r>
                        <w:tab/>
                      </w:r>
                      <w:r>
                        <w:tab/>
                        <w:t>}</w:t>
                      </w:r>
                    </w:p>
                    <w:p w14:paraId="7DA82062" w14:textId="77777777" w:rsidR="00CF1B5E" w:rsidRDefault="00CF1B5E" w:rsidP="00F15ABC">
                      <w:pPr>
                        <w:pStyle w:val="Kod"/>
                      </w:pPr>
                      <w:r>
                        <w:tab/>
                        <w:t>}</w:t>
                      </w:r>
                    </w:p>
                    <w:p w14:paraId="35EF5A38" w14:textId="77777777" w:rsidR="00CF1B5E" w:rsidRDefault="00CF1B5E" w:rsidP="00F15ABC">
                      <w:pPr>
                        <w:pStyle w:val="Kod"/>
                      </w:pPr>
                      <w:r>
                        <w:tab/>
                      </w:r>
                    </w:p>
                    <w:p w14:paraId="3A64F1AF" w14:textId="77777777" w:rsidR="00CF1B5E" w:rsidRDefault="00CF1B5E" w:rsidP="00F15ABC">
                      <w:pPr>
                        <w:pStyle w:val="Kod"/>
                      </w:pPr>
                      <w:r>
                        <w:tab/>
                      </w:r>
                      <w:proofErr w:type="spellStart"/>
                      <w:r>
                        <w:t>return</w:t>
                      </w:r>
                      <w:proofErr w:type="spellEnd"/>
                      <w:r>
                        <w:t xml:space="preserve"> force;</w:t>
                      </w:r>
                    </w:p>
                    <w:p w14:paraId="4D988A29" w14:textId="77777777" w:rsidR="00CF1B5E" w:rsidRDefault="00CF1B5E" w:rsidP="00F15ABC">
                      <w:pPr>
                        <w:pStyle w:val="Kod"/>
                      </w:pPr>
                      <w:r>
                        <w:t>}</w:t>
                      </w:r>
                    </w:p>
                    <w:p w14:paraId="4240F3A8" w14:textId="33FF81E9" w:rsidR="00CF1B5E" w:rsidRDefault="00CF1B5E"/>
                  </w:txbxContent>
                </v:textbox>
                <w10:wrap type="topAndBottom"/>
              </v:shape>
            </w:pict>
          </mc:Fallback>
        </mc:AlternateContent>
      </w: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väggundvikelsebeteendet</w:t>
      </w:r>
      <w:proofErr w:type="spellEnd"/>
      <w:r w:rsidR="0064361A">
        <w:rPr>
          <w:lang w:val="en-US"/>
        </w:rPr>
        <w:t>.</w:t>
      </w:r>
    </w:p>
    <w:p w14:paraId="53AE312F" w14:textId="57C0AD3C" w:rsidR="008261E8" w:rsidRPr="00BB4C2C" w:rsidRDefault="004A474A" w:rsidP="00D757A2">
      <w:pPr>
        <w:pStyle w:val="Rubrik3"/>
      </w:pPr>
      <w:bookmarkStart w:id="23" w:name="_Ref414270001"/>
      <w:bookmarkStart w:id="24" w:name="_Toc414608583"/>
      <w:r w:rsidRPr="00BB4C2C">
        <w:t>Vägföljning</w:t>
      </w:r>
      <w:bookmarkEnd w:id="23"/>
      <w:bookmarkEnd w:id="24"/>
    </w:p>
    <w:p w14:paraId="1F45376F" w14:textId="1E7F3FBC"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67050">
        <w:t xml:space="preserve">agenten </w:t>
      </w:r>
      <w:r w:rsidR="00871069" w:rsidRPr="00BB4C2C">
        <w:t xml:space="preserve">kommer att </w:t>
      </w:r>
      <w:r w:rsidR="00823B33" w:rsidRPr="00BB4C2C">
        <w:t xml:space="preserve">ha </w:t>
      </w:r>
      <w:r w:rsidR="00871069" w:rsidRPr="00BB4C2C">
        <w:t xml:space="preserve">om </w:t>
      </w:r>
      <w:r w:rsidR="00867050">
        <w:t>i framtiden</w:t>
      </w:r>
      <w:r w:rsidR="00871069" w:rsidRPr="00BB4C2C">
        <w:t>.</w:t>
      </w:r>
      <w:r w:rsidR="00721C7F" w:rsidRPr="00BB4C2C">
        <w:t xml:space="preserve"> </w:t>
      </w:r>
      <w:r w:rsidR="00867050">
        <w:t>Från</w:t>
      </w:r>
      <w:r w:rsidR="00ED4D11" w:rsidRPr="00BB4C2C">
        <w:t xml:space="preserve"> </w:t>
      </w:r>
      <w:r w:rsidR="00136405">
        <w:t xml:space="preserve">den positionen </w:t>
      </w:r>
      <w:r w:rsidR="00ED4D11" w:rsidRPr="00BB4C2C">
        <w:t>beräkna</w:t>
      </w:r>
      <w:r w:rsidR="003A066D">
        <w:t>s den närmsta punkten på vägen</w:t>
      </w:r>
      <w:r w:rsidR="00ED4D11" w:rsidRPr="00BB4C2C">
        <w:t xml:space="preserve">. </w:t>
      </w:r>
      <w:r w:rsidR="006524C9" w:rsidRPr="00BB4C2C">
        <w:t xml:space="preserve">Ett sökbeteende appliceras sedan på agenten, med </w:t>
      </w:r>
      <w:r w:rsidR="003A066D">
        <w:t>den närmsta punkten på vägen</w:t>
      </w:r>
      <w:r w:rsidR="006524C9" w:rsidRPr="00BB4C2C">
        <w:t xml:space="preserve"> som målposition.</w:t>
      </w:r>
      <w:r w:rsidR="00342419">
        <w:t xml:space="preserve"> Om</w:t>
      </w:r>
      <w:r w:rsidR="00B6794C" w:rsidRPr="00BB4C2C">
        <w:t xml:space="preserve"> </w:t>
      </w:r>
      <w:r w:rsidR="00342419">
        <w:t xml:space="preserve">målpositionen </w:t>
      </w:r>
      <w:r w:rsidR="00B6794C" w:rsidRPr="00BB4C2C">
        <w:t>skulle vara den sista punkten på vägen byts sökbeteendet ut mot ankomstbeteendet</w:t>
      </w:r>
      <w:r w:rsidR="006E5F7A">
        <w:t xml:space="preserve"> (se </w:t>
      </w:r>
      <w:r w:rsidR="006E5F7A">
        <w:fldChar w:fldCharType="begin"/>
      </w:r>
      <w:r w:rsidR="006E5F7A">
        <w:instrText xml:space="preserve"> REF _Ref414587128 \n \h </w:instrText>
      </w:r>
      <w:r w:rsidR="006E5F7A">
        <w:fldChar w:fldCharType="separate"/>
      </w:r>
      <w:r w:rsidR="006E5F7A">
        <w:t>Figur 6</w:t>
      </w:r>
      <w:r w:rsidR="006E5F7A">
        <w:fldChar w:fldCharType="end"/>
      </w:r>
      <w:r w:rsidR="006E5F7A">
        <w:t>)</w:t>
      </w:r>
      <w:r w:rsidR="00B6794C" w:rsidRPr="00BB4C2C">
        <w:t>.</w:t>
      </w:r>
    </w:p>
    <w:p w14:paraId="27723C7B" w14:textId="673C9A4C" w:rsidR="00CC3E8B" w:rsidRDefault="000F5D61" w:rsidP="00CC3E8B">
      <w:pPr>
        <w:pStyle w:val="Figur"/>
      </w:pPr>
      <w:r>
        <w:object w:dxaOrig="4996" w:dyaOrig="3001" w14:anchorId="08ACC635">
          <v:shape id="_x0000_i1029" type="#_x0000_t75" style="width:249.55pt;height:149.75pt" o:ole="">
            <v:imagedata r:id="rId19" o:title=""/>
          </v:shape>
          <o:OLEObject Type="Embed" ProgID="Visio.Drawing.15" ShapeID="_x0000_i1029" DrawAspect="Content" ObjectID="_1488350741" r:id="rId20"/>
        </w:object>
      </w:r>
    </w:p>
    <w:p w14:paraId="34F6FF4D" w14:textId="68942E32" w:rsidR="00CC3E8B" w:rsidRDefault="00CC3E8B" w:rsidP="00CC3E8B">
      <w:pPr>
        <w:pStyle w:val="Figurtext"/>
        <w:rPr>
          <w:lang w:val="en-US"/>
        </w:rPr>
      </w:pPr>
      <w:bookmarkStart w:id="25" w:name="_Ref414587128"/>
      <w:proofErr w:type="spellStart"/>
      <w:r>
        <w:rPr>
          <w:lang w:val="en-US"/>
        </w:rPr>
        <w:t>Vägföjlningsbeteende</w:t>
      </w:r>
      <w:r w:rsidR="00562558">
        <w:rPr>
          <w:lang w:val="en-US"/>
        </w:rPr>
        <w:t>t</w:t>
      </w:r>
      <w:bookmarkEnd w:id="25"/>
      <w:proofErr w:type="spellEnd"/>
    </w:p>
    <w:p w14:paraId="044F5041" w14:textId="278FCBCA" w:rsidR="00F15ABC" w:rsidRPr="00F15ABC" w:rsidRDefault="00F15ABC" w:rsidP="002B4A2D">
      <w:pPr>
        <w:pStyle w:val="Pseudokod"/>
        <w:rPr>
          <w:lang w:val="en-US"/>
        </w:rPr>
      </w:pPr>
      <w:r w:rsidRPr="00F15ABC">
        <w:rPr>
          <w:noProof/>
          <w:lang w:eastAsia="sv-SE"/>
        </w:rPr>
        <w:lastRenderedPageBreak/>
        <mc:AlternateContent>
          <mc:Choice Requires="wps">
            <w:drawing>
              <wp:anchor distT="45720" distB="45720" distL="114300" distR="114300" simplePos="0" relativeHeight="251609088" behindDoc="0" locked="0" layoutInCell="1" allowOverlap="1" wp14:anchorId="45AF9B42" wp14:editId="0AF2CF11">
                <wp:simplePos x="0" y="0"/>
                <wp:positionH relativeFrom="column">
                  <wp:posOffset>0</wp:posOffset>
                </wp:positionH>
                <wp:positionV relativeFrom="paragraph">
                  <wp:posOffset>180975</wp:posOffset>
                </wp:positionV>
                <wp:extent cx="5695950" cy="1404620"/>
                <wp:effectExtent l="0" t="0" r="19050" b="12700"/>
                <wp:wrapTopAndBottom/>
                <wp:docPr id="6"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79DF7DA" w14:textId="167051F6" w:rsidR="00CF1B5E" w:rsidRDefault="00CF1B5E"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CF1B5E" w:rsidRDefault="00CF1B5E" w:rsidP="00F15ABC">
                            <w:pPr>
                              <w:pStyle w:val="Kod"/>
                            </w:pPr>
                            <w:r>
                              <w:t>{</w:t>
                            </w:r>
                          </w:p>
                          <w:p w14:paraId="16AD9AD6" w14:textId="77777777" w:rsidR="00CF1B5E" w:rsidRDefault="00CF1B5E"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CF1B5E" w:rsidRDefault="00CF1B5E" w:rsidP="00F15ABC">
                            <w:pPr>
                              <w:pStyle w:val="Kod"/>
                            </w:pPr>
                            <w:r>
                              <w:tab/>
                              <w:t>var force;</w:t>
                            </w:r>
                          </w:p>
                          <w:p w14:paraId="01DB4264" w14:textId="77777777" w:rsidR="00CF1B5E" w:rsidRDefault="00CF1B5E" w:rsidP="00F15ABC">
                            <w:pPr>
                              <w:pStyle w:val="Kod"/>
                            </w:pPr>
                            <w:r>
                              <w:tab/>
                            </w:r>
                            <w:proofErr w:type="spellStart"/>
                            <w:r>
                              <w:t>predict.normalize</w:t>
                            </w:r>
                            <w:proofErr w:type="spellEnd"/>
                            <w:r>
                              <w:t>;</w:t>
                            </w:r>
                          </w:p>
                          <w:p w14:paraId="538E9652" w14:textId="77777777" w:rsidR="00CF1B5E" w:rsidRDefault="00CF1B5E" w:rsidP="00F15ABC">
                            <w:pPr>
                              <w:pStyle w:val="Kod"/>
                            </w:pPr>
                            <w:r>
                              <w:tab/>
                            </w:r>
                            <w:proofErr w:type="spellStart"/>
                            <w:r>
                              <w:t>predict</w:t>
                            </w:r>
                            <w:proofErr w:type="spellEnd"/>
                            <w:r>
                              <w:t xml:space="preserve"> *= 25;</w:t>
                            </w:r>
                          </w:p>
                          <w:p w14:paraId="2029B723" w14:textId="77777777" w:rsidR="00CF1B5E" w:rsidRDefault="00CF1B5E"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CF1B5E" w:rsidRDefault="00CF1B5E" w:rsidP="00F15ABC">
                            <w:pPr>
                              <w:pStyle w:val="Kod"/>
                            </w:pPr>
                            <w:r>
                              <w:tab/>
                            </w:r>
                          </w:p>
                          <w:p w14:paraId="335A8034" w14:textId="77777777" w:rsidR="00CF1B5E" w:rsidRDefault="00CF1B5E"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CF1B5E" w:rsidRDefault="00CF1B5E" w:rsidP="00F15ABC">
                            <w:pPr>
                              <w:pStyle w:val="Kod"/>
                            </w:pPr>
                            <w:r>
                              <w:tab/>
                              <w:t xml:space="preserve">var </w:t>
                            </w:r>
                            <w:proofErr w:type="spellStart"/>
                            <w:r>
                              <w:t>closestPoint</w:t>
                            </w:r>
                            <w:proofErr w:type="spellEnd"/>
                            <w:r>
                              <w:t>;</w:t>
                            </w:r>
                          </w:p>
                          <w:p w14:paraId="21D18B2A" w14:textId="77777777" w:rsidR="00CF1B5E" w:rsidRDefault="00CF1B5E" w:rsidP="00F15ABC">
                            <w:pPr>
                              <w:pStyle w:val="Kod"/>
                            </w:pPr>
                            <w:r>
                              <w:tab/>
                            </w:r>
                          </w:p>
                          <w:p w14:paraId="7ED4855F" w14:textId="77777777" w:rsidR="00CF1B5E" w:rsidRDefault="00CF1B5E"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CF1B5E" w:rsidRDefault="00CF1B5E" w:rsidP="00F15ABC">
                            <w:pPr>
                              <w:pStyle w:val="Kod"/>
                            </w:pPr>
                            <w:r>
                              <w:tab/>
                              <w:t>{</w:t>
                            </w:r>
                          </w:p>
                          <w:p w14:paraId="36D14255" w14:textId="77777777" w:rsidR="00CF1B5E" w:rsidRDefault="00CF1B5E"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CF1B5E" w:rsidRDefault="00CF1B5E" w:rsidP="00F15ABC">
                            <w:pPr>
                              <w:pStyle w:val="Kod"/>
                            </w:pPr>
                            <w:r>
                              <w:tab/>
                            </w:r>
                            <w:r>
                              <w:tab/>
                            </w:r>
                          </w:p>
                          <w:p w14:paraId="03FB68D3" w14:textId="77777777" w:rsidR="00CF1B5E" w:rsidRDefault="00CF1B5E"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CF1B5E" w:rsidRDefault="00CF1B5E"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CF1B5E" w:rsidRDefault="00CF1B5E" w:rsidP="00F15ABC">
                            <w:pPr>
                              <w:pStyle w:val="Kod"/>
                            </w:pPr>
                            <w:r>
                              <w:tab/>
                            </w:r>
                            <w:r>
                              <w:tab/>
                            </w:r>
                          </w:p>
                          <w:p w14:paraId="366A67FC" w14:textId="77777777" w:rsidR="00CF1B5E" w:rsidRDefault="00CF1B5E"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CF1B5E" w:rsidRDefault="00CF1B5E" w:rsidP="00F15ABC">
                            <w:pPr>
                              <w:pStyle w:val="Kod"/>
                            </w:pPr>
                            <w:r>
                              <w:tab/>
                            </w:r>
                            <w:r>
                              <w:tab/>
                              <w:t>{</w:t>
                            </w:r>
                          </w:p>
                          <w:p w14:paraId="202ED1F8" w14:textId="77777777" w:rsidR="00CF1B5E" w:rsidRDefault="00CF1B5E"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CF1B5E" w:rsidRDefault="00CF1B5E"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CF1B5E" w:rsidRDefault="00CF1B5E"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CF1B5E" w:rsidRDefault="00CF1B5E" w:rsidP="00F15ABC">
                            <w:pPr>
                              <w:pStyle w:val="Kod"/>
                            </w:pPr>
                            <w:r>
                              <w:tab/>
                            </w:r>
                            <w:r>
                              <w:tab/>
                            </w:r>
                            <w:r>
                              <w:tab/>
                            </w:r>
                            <w:proofErr w:type="spellStart"/>
                            <w:r>
                              <w:t>lineDirection.normalize</w:t>
                            </w:r>
                            <w:proofErr w:type="spellEnd"/>
                            <w:r>
                              <w:t>();</w:t>
                            </w:r>
                          </w:p>
                          <w:p w14:paraId="02F9B858" w14:textId="77777777" w:rsidR="00CF1B5E" w:rsidRDefault="00CF1B5E" w:rsidP="00F15ABC">
                            <w:pPr>
                              <w:pStyle w:val="Kod"/>
                            </w:pPr>
                            <w:r>
                              <w:tab/>
                            </w:r>
                            <w:r>
                              <w:tab/>
                            </w:r>
                            <w:r>
                              <w:tab/>
                            </w:r>
                            <w:proofErr w:type="spellStart"/>
                            <w:r>
                              <w:t>lineDirection</w:t>
                            </w:r>
                            <w:proofErr w:type="spellEnd"/>
                            <w:r>
                              <w:t xml:space="preserve"> *= 10;</w:t>
                            </w:r>
                          </w:p>
                          <w:p w14:paraId="4121C722" w14:textId="77777777" w:rsidR="00CF1B5E" w:rsidRDefault="00CF1B5E"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CF1B5E" w:rsidRDefault="00CF1B5E" w:rsidP="00F15ABC">
                            <w:pPr>
                              <w:pStyle w:val="Kod"/>
                            </w:pPr>
                            <w:r>
                              <w:tab/>
                            </w:r>
                            <w:r>
                              <w:tab/>
                              <w:t>}</w:t>
                            </w:r>
                          </w:p>
                          <w:p w14:paraId="27AA8154" w14:textId="77777777" w:rsidR="00CF1B5E" w:rsidRDefault="00CF1B5E" w:rsidP="00F15ABC">
                            <w:pPr>
                              <w:pStyle w:val="Kod"/>
                            </w:pPr>
                            <w:r>
                              <w:tab/>
                              <w:t>}</w:t>
                            </w:r>
                          </w:p>
                          <w:p w14:paraId="53304CC1" w14:textId="77777777" w:rsidR="00CF1B5E" w:rsidRDefault="00CF1B5E" w:rsidP="00F15ABC">
                            <w:pPr>
                              <w:pStyle w:val="Kod"/>
                            </w:pPr>
                            <w:r>
                              <w:tab/>
                            </w:r>
                          </w:p>
                          <w:p w14:paraId="7EFD6EC3" w14:textId="77777777" w:rsidR="00CF1B5E" w:rsidRDefault="00CF1B5E"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CF1B5E" w:rsidRDefault="00CF1B5E" w:rsidP="00F15ABC">
                            <w:pPr>
                              <w:pStyle w:val="Kod"/>
                            </w:pPr>
                            <w:r>
                              <w:tab/>
                            </w:r>
                            <w:r>
                              <w:tab/>
                            </w:r>
                          </w:p>
                          <w:p w14:paraId="1E2C54D5" w14:textId="77777777" w:rsidR="00CF1B5E" w:rsidRDefault="00CF1B5E" w:rsidP="00F15ABC">
                            <w:pPr>
                              <w:pStyle w:val="Kod"/>
                            </w:pPr>
                            <w:r>
                              <w:tab/>
                            </w:r>
                            <w:proofErr w:type="spellStart"/>
                            <w:r>
                              <w:t>return</w:t>
                            </w:r>
                            <w:proofErr w:type="spellEnd"/>
                            <w:r>
                              <w:t xml:space="preserve"> force;</w:t>
                            </w:r>
                          </w:p>
                          <w:p w14:paraId="40D756A0" w14:textId="4DA38D4B" w:rsidR="00CF1B5E" w:rsidRDefault="00CF1B5E" w:rsidP="00F15ABC">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5AF9B42" id="_x0000_s1030" type="#_x0000_t202" style="position:absolute;left:0;text-align:left;margin-left:0;margin-top:14.25pt;width:448.5pt;height:110.6pt;z-index:2516090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joJwIAAEwEAAAOAAAAZHJzL2Uyb0RvYy54bWysVNuO0zAQfUfiHyy/06RVWrZR09XSpQhp&#10;WZB2+YCJ4zQWvmG7TcrXM3baUi3wgsiDZXvGx2fOGWd1OyhJDtx5YXRFp5OcEq6ZaYTeVfTr8/bN&#10;DSU+gG5AGs0reuSe3q5fv1r1tuQz0xnZcEcQRPuytxXtQrBllnnWcQV+YizXGGyNUxBw6XZZ46BH&#10;dCWzWZ4vst64xjrDuPe4ez8G6Trhty1n4XPbeh6IrChyC2l0aazjmK1XUO4c2E6wEw34BxYKhMZL&#10;L1D3EIDsnfgNSgnmjDdtmDCjMtO2gvFUA1YzzV9U89SB5akWFMfbi0z+/8Gyx8MXR0RT0QUlGhRa&#10;9MyH4PbIfxbV6a0vMenJYloY3pkBXU6Vevtg2DdPtNl0oHf8zjnTdxwaZDeNJ7OroyOOjyB1/8k0&#10;eA3sg0lAQ+tUlA7FIIiOLh0vziAVwnBzvljOl3MMMYxNi7xYzJJ3GZTn49b58IEbReKkog6tT/Bw&#10;ePAh0oHynBJv80aKZiukTAu3qzfSkQNgm2zTlyp4kSY16Su6nM/mowJ/hcjT9ycIJQL2uxSqojeX&#10;JCijbu91k7oxgJDjHClLfRIyajeqGIZ6SI4VZ39q0xxRWWfG9sbniJPOuB+U9NjaFfXf9+A4JfKj&#10;RneW06KIbyEtivlblJK460h9HQHNEKqigZJxugnp/STd7B26uBVJ32j3yOREGVs2yX56XvFNXK9T&#10;1q+fwPonAAAA//8DAFBLAwQUAAYACAAAACEARSrxT9wAAAAHAQAADwAAAGRycy9kb3ducmV2Lnht&#10;bEyPwW7CMBBE75X6D9ZW6gUVp7SBEOKgFolTT6T0buIliRqvU9tA+PtuT/Q4M6uZt8V6tL04ow+d&#10;IwXP0wQEUu1MR42C/ef2KQMRoiaje0eo4IoB1uX9XaFz4y60w3MVG8ElFHKtoI1xyKUMdYtWh6kb&#10;kDg7Om91ZOkbaby+cLnt5SxJ5tLqjnih1QNuWqy/q5NVMP+pXiYfX2ZCu+v23dc2NZt9qtTjw/i2&#10;AhFxjLdj+MNndCiZ6eBOZILoFfAjUcEsS0Fwmi0XbBzYeF0uQJaF/M9f/gIAAP//AwBQSwECLQAU&#10;AAYACAAAACEAtoM4kv4AAADhAQAAEwAAAAAAAAAAAAAAAAAAAAAAW0NvbnRlbnRfVHlwZXNdLnht&#10;bFBLAQItABQABgAIAAAAIQA4/SH/1gAAAJQBAAALAAAAAAAAAAAAAAAAAC8BAABfcmVscy8ucmVs&#10;c1BLAQItABQABgAIAAAAIQDYP/joJwIAAEwEAAAOAAAAAAAAAAAAAAAAAC4CAABkcnMvZTJvRG9j&#10;LnhtbFBLAQItABQABgAIAAAAIQBFKvFP3AAAAAcBAAAPAAAAAAAAAAAAAAAAAIEEAABkcnMvZG93&#10;bnJldi54bWxQSwUGAAAAAAQABADzAAAAigUAAAAA&#10;">
                <v:textbox style="mso-fit-shape-to-text:t">
                  <w:txbxContent>
                    <w:p w14:paraId="779DF7DA" w14:textId="167051F6" w:rsidR="00CF1B5E" w:rsidRDefault="00CF1B5E" w:rsidP="00F15ABC">
                      <w:pPr>
                        <w:pStyle w:val="Kod"/>
                      </w:pPr>
                      <w:r>
                        <w:t xml:space="preserve">vector2D </w:t>
                      </w:r>
                      <w:proofErr w:type="spellStart"/>
                      <w:r>
                        <w:t>function</w:t>
                      </w:r>
                      <w:proofErr w:type="spellEnd"/>
                      <w:r>
                        <w:t xml:space="preserve"> </w:t>
                      </w:r>
                      <w:proofErr w:type="spellStart"/>
                      <w:r>
                        <w:t>followPath</w:t>
                      </w:r>
                      <w:proofErr w:type="spellEnd"/>
                      <w:r>
                        <w:t>(</w:t>
                      </w:r>
                      <w:proofErr w:type="spellStart"/>
                      <w:r>
                        <w:t>Path</w:t>
                      </w:r>
                      <w:proofErr w:type="spellEnd"/>
                      <w:r>
                        <w:t xml:space="preserve"> </w:t>
                      </w:r>
                      <w:proofErr w:type="spellStart"/>
                      <w:r>
                        <w:t>path</w:t>
                      </w:r>
                      <w:proofErr w:type="spellEnd"/>
                      <w:r>
                        <w:t>)</w:t>
                      </w:r>
                    </w:p>
                    <w:p w14:paraId="023A6E7E" w14:textId="77777777" w:rsidR="00CF1B5E" w:rsidRDefault="00CF1B5E" w:rsidP="00F15ABC">
                      <w:pPr>
                        <w:pStyle w:val="Kod"/>
                      </w:pPr>
                      <w:r>
                        <w:t>{</w:t>
                      </w:r>
                    </w:p>
                    <w:p w14:paraId="16AD9AD6" w14:textId="77777777" w:rsidR="00CF1B5E" w:rsidRDefault="00CF1B5E" w:rsidP="00F15ABC">
                      <w:pPr>
                        <w:pStyle w:val="Kod"/>
                      </w:pPr>
                      <w:r>
                        <w:tab/>
                        <w:t xml:space="preserve">var </w:t>
                      </w:r>
                      <w:proofErr w:type="spellStart"/>
                      <w:r>
                        <w:t>predict</w:t>
                      </w:r>
                      <w:proofErr w:type="spellEnd"/>
                      <w:r>
                        <w:t xml:space="preserve"> = </w:t>
                      </w:r>
                      <w:proofErr w:type="spellStart"/>
                      <w:r>
                        <w:t>agentVelocity</w:t>
                      </w:r>
                      <w:proofErr w:type="spellEnd"/>
                      <w:r>
                        <w:t>;</w:t>
                      </w:r>
                    </w:p>
                    <w:p w14:paraId="1D19CD07" w14:textId="77777777" w:rsidR="00CF1B5E" w:rsidRDefault="00CF1B5E" w:rsidP="00F15ABC">
                      <w:pPr>
                        <w:pStyle w:val="Kod"/>
                      </w:pPr>
                      <w:r>
                        <w:tab/>
                        <w:t>var force;</w:t>
                      </w:r>
                    </w:p>
                    <w:p w14:paraId="01DB4264" w14:textId="77777777" w:rsidR="00CF1B5E" w:rsidRDefault="00CF1B5E" w:rsidP="00F15ABC">
                      <w:pPr>
                        <w:pStyle w:val="Kod"/>
                      </w:pPr>
                      <w:r>
                        <w:tab/>
                      </w:r>
                      <w:proofErr w:type="spellStart"/>
                      <w:r>
                        <w:t>predict.normalize</w:t>
                      </w:r>
                      <w:proofErr w:type="spellEnd"/>
                      <w:r>
                        <w:t>;</w:t>
                      </w:r>
                    </w:p>
                    <w:p w14:paraId="538E9652" w14:textId="77777777" w:rsidR="00CF1B5E" w:rsidRDefault="00CF1B5E" w:rsidP="00F15ABC">
                      <w:pPr>
                        <w:pStyle w:val="Kod"/>
                      </w:pPr>
                      <w:r>
                        <w:tab/>
                      </w:r>
                      <w:proofErr w:type="spellStart"/>
                      <w:r>
                        <w:t>predict</w:t>
                      </w:r>
                      <w:proofErr w:type="spellEnd"/>
                      <w:r>
                        <w:t xml:space="preserve"> *= 25;</w:t>
                      </w:r>
                    </w:p>
                    <w:p w14:paraId="2029B723" w14:textId="77777777" w:rsidR="00CF1B5E" w:rsidRDefault="00CF1B5E" w:rsidP="00F15ABC">
                      <w:pPr>
                        <w:pStyle w:val="Kod"/>
                      </w:pPr>
                      <w:r>
                        <w:tab/>
                        <w:t xml:space="preserve">var </w:t>
                      </w:r>
                      <w:proofErr w:type="spellStart"/>
                      <w:r>
                        <w:t>predictedPosition</w:t>
                      </w:r>
                      <w:proofErr w:type="spellEnd"/>
                      <w:r>
                        <w:t xml:space="preserve"> = </w:t>
                      </w:r>
                      <w:proofErr w:type="spellStart"/>
                      <w:r>
                        <w:t>agentPosition</w:t>
                      </w:r>
                      <w:proofErr w:type="spellEnd"/>
                      <w:r>
                        <w:t xml:space="preserve"> + </w:t>
                      </w:r>
                      <w:proofErr w:type="spellStart"/>
                      <w:r>
                        <w:t>predict</w:t>
                      </w:r>
                      <w:proofErr w:type="spellEnd"/>
                      <w:r>
                        <w:t>;</w:t>
                      </w:r>
                    </w:p>
                    <w:p w14:paraId="7B63810B" w14:textId="77777777" w:rsidR="00CF1B5E" w:rsidRDefault="00CF1B5E" w:rsidP="00F15ABC">
                      <w:pPr>
                        <w:pStyle w:val="Kod"/>
                      </w:pPr>
                      <w:r>
                        <w:tab/>
                      </w:r>
                    </w:p>
                    <w:p w14:paraId="335A8034" w14:textId="77777777" w:rsidR="00CF1B5E" w:rsidRDefault="00CF1B5E" w:rsidP="00F15ABC">
                      <w:pPr>
                        <w:pStyle w:val="Kod"/>
                      </w:pPr>
                      <w:r>
                        <w:tab/>
                        <w:t xml:space="preserve">var </w:t>
                      </w:r>
                      <w:proofErr w:type="spellStart"/>
                      <w:r>
                        <w:t>closestDistance</w:t>
                      </w:r>
                      <w:proofErr w:type="spellEnd"/>
                      <w:r>
                        <w:t xml:space="preserve"> = </w:t>
                      </w:r>
                      <w:proofErr w:type="spellStart"/>
                      <w:r>
                        <w:t>MaxNumber</w:t>
                      </w:r>
                      <w:proofErr w:type="spellEnd"/>
                      <w:r>
                        <w:t>;</w:t>
                      </w:r>
                    </w:p>
                    <w:p w14:paraId="31F51273" w14:textId="77777777" w:rsidR="00CF1B5E" w:rsidRDefault="00CF1B5E" w:rsidP="00F15ABC">
                      <w:pPr>
                        <w:pStyle w:val="Kod"/>
                      </w:pPr>
                      <w:r>
                        <w:tab/>
                        <w:t xml:space="preserve">var </w:t>
                      </w:r>
                      <w:proofErr w:type="spellStart"/>
                      <w:r>
                        <w:t>closestPoint</w:t>
                      </w:r>
                      <w:proofErr w:type="spellEnd"/>
                      <w:r>
                        <w:t>;</w:t>
                      </w:r>
                    </w:p>
                    <w:p w14:paraId="21D18B2A" w14:textId="77777777" w:rsidR="00CF1B5E" w:rsidRDefault="00CF1B5E" w:rsidP="00F15ABC">
                      <w:pPr>
                        <w:pStyle w:val="Kod"/>
                      </w:pPr>
                      <w:r>
                        <w:tab/>
                      </w:r>
                    </w:p>
                    <w:p w14:paraId="7ED4855F" w14:textId="77777777" w:rsidR="00CF1B5E" w:rsidRDefault="00CF1B5E" w:rsidP="00F15ABC">
                      <w:pPr>
                        <w:pStyle w:val="Kod"/>
                      </w:pPr>
                      <w:r>
                        <w:tab/>
                      </w:r>
                      <w:proofErr w:type="spellStart"/>
                      <w:r>
                        <w:t>foreach</w:t>
                      </w:r>
                      <w:proofErr w:type="spellEnd"/>
                      <w:r>
                        <w:t>(</w:t>
                      </w:r>
                      <w:proofErr w:type="spellStart"/>
                      <w:r>
                        <w:t>line</w:t>
                      </w:r>
                      <w:proofErr w:type="spellEnd"/>
                      <w:r>
                        <w:t xml:space="preserve"> in </w:t>
                      </w:r>
                      <w:proofErr w:type="spellStart"/>
                      <w:r>
                        <w:t>path.line</w:t>
                      </w:r>
                      <w:proofErr w:type="spellEnd"/>
                      <w:r>
                        <w:t>)</w:t>
                      </w:r>
                    </w:p>
                    <w:p w14:paraId="3A0D99C7" w14:textId="77777777" w:rsidR="00CF1B5E" w:rsidRDefault="00CF1B5E" w:rsidP="00F15ABC">
                      <w:pPr>
                        <w:pStyle w:val="Kod"/>
                      </w:pPr>
                      <w:r>
                        <w:tab/>
                        <w:t>{</w:t>
                      </w:r>
                    </w:p>
                    <w:p w14:paraId="36D14255" w14:textId="77777777" w:rsidR="00CF1B5E" w:rsidRDefault="00CF1B5E" w:rsidP="00F15ABC">
                      <w:pPr>
                        <w:pStyle w:val="Kod"/>
                      </w:pPr>
                      <w:r>
                        <w:tab/>
                      </w:r>
                      <w:r>
                        <w:tab/>
                        <w:t xml:space="preserve">var </w:t>
                      </w:r>
                      <w:proofErr w:type="spellStart"/>
                      <w:r>
                        <w:t>closestPointOnLine</w:t>
                      </w:r>
                      <w:proofErr w:type="spellEnd"/>
                      <w:r>
                        <w:t xml:space="preserve"> = </w:t>
                      </w:r>
                      <w:proofErr w:type="spellStart"/>
                      <w:r>
                        <w:t>line.closestPoint</w:t>
                      </w:r>
                      <w:proofErr w:type="spellEnd"/>
                      <w:r>
                        <w:t>(</w:t>
                      </w:r>
                      <w:proofErr w:type="spellStart"/>
                      <w:r>
                        <w:t>predictedPosition</w:t>
                      </w:r>
                      <w:proofErr w:type="spellEnd"/>
                      <w:r>
                        <w:t>);</w:t>
                      </w:r>
                    </w:p>
                    <w:p w14:paraId="14EA84F5" w14:textId="77777777" w:rsidR="00CF1B5E" w:rsidRDefault="00CF1B5E" w:rsidP="00F15ABC">
                      <w:pPr>
                        <w:pStyle w:val="Kod"/>
                      </w:pPr>
                      <w:r>
                        <w:tab/>
                      </w:r>
                      <w:r>
                        <w:tab/>
                      </w:r>
                    </w:p>
                    <w:p w14:paraId="03FB68D3" w14:textId="77777777" w:rsidR="00CF1B5E" w:rsidRDefault="00CF1B5E" w:rsidP="00F15ABC">
                      <w:pPr>
                        <w:pStyle w:val="Kod"/>
                      </w:pPr>
                      <w:r>
                        <w:tab/>
                      </w:r>
                      <w:r>
                        <w:tab/>
                        <w:t xml:space="preserve">var offset = </w:t>
                      </w:r>
                      <w:proofErr w:type="spellStart"/>
                      <w:r>
                        <w:t>predictedPosition</w:t>
                      </w:r>
                      <w:proofErr w:type="spellEnd"/>
                      <w:r>
                        <w:t xml:space="preserve"> - </w:t>
                      </w:r>
                      <w:proofErr w:type="spellStart"/>
                      <w:r>
                        <w:t>closetPointOnLine</w:t>
                      </w:r>
                      <w:proofErr w:type="spellEnd"/>
                      <w:r>
                        <w:t>;</w:t>
                      </w:r>
                    </w:p>
                    <w:p w14:paraId="5EF11482" w14:textId="77777777" w:rsidR="00CF1B5E" w:rsidRDefault="00CF1B5E" w:rsidP="00F15ABC">
                      <w:pPr>
                        <w:pStyle w:val="Kod"/>
                      </w:pPr>
                      <w:r>
                        <w:tab/>
                      </w:r>
                      <w:r>
                        <w:tab/>
                        <w:t xml:space="preserve">var </w:t>
                      </w:r>
                      <w:proofErr w:type="spellStart"/>
                      <w:r>
                        <w:t>magnitude</w:t>
                      </w:r>
                      <w:proofErr w:type="spellEnd"/>
                      <w:r>
                        <w:t xml:space="preserve"> = </w:t>
                      </w:r>
                      <w:proofErr w:type="spellStart"/>
                      <w:r>
                        <w:t>offest.magnitude</w:t>
                      </w:r>
                      <w:proofErr w:type="spellEnd"/>
                      <w:r>
                        <w:t>;</w:t>
                      </w:r>
                    </w:p>
                    <w:p w14:paraId="61AC9F5C" w14:textId="77777777" w:rsidR="00CF1B5E" w:rsidRDefault="00CF1B5E" w:rsidP="00F15ABC">
                      <w:pPr>
                        <w:pStyle w:val="Kod"/>
                      </w:pPr>
                      <w:r>
                        <w:tab/>
                      </w:r>
                      <w:r>
                        <w:tab/>
                      </w:r>
                    </w:p>
                    <w:p w14:paraId="366A67FC" w14:textId="77777777" w:rsidR="00CF1B5E" w:rsidRDefault="00CF1B5E" w:rsidP="00F15ABC">
                      <w:pPr>
                        <w:pStyle w:val="Kod"/>
                      </w:pPr>
                      <w:r>
                        <w:tab/>
                      </w:r>
                      <w:r>
                        <w:tab/>
                      </w:r>
                      <w:proofErr w:type="spellStart"/>
                      <w:r>
                        <w:t>if</w:t>
                      </w:r>
                      <w:proofErr w:type="spellEnd"/>
                      <w:r>
                        <w:t>(</w:t>
                      </w:r>
                      <w:proofErr w:type="spellStart"/>
                      <w:r>
                        <w:t>magnitude</w:t>
                      </w:r>
                      <w:proofErr w:type="spellEnd"/>
                      <w:r>
                        <w:t xml:space="preserve"> &lt; </w:t>
                      </w:r>
                      <w:proofErr w:type="spellStart"/>
                      <w:r>
                        <w:t>closestDistance</w:t>
                      </w:r>
                      <w:proofErr w:type="spellEnd"/>
                      <w:r>
                        <w:t>)</w:t>
                      </w:r>
                    </w:p>
                    <w:p w14:paraId="2B24070A" w14:textId="77777777" w:rsidR="00CF1B5E" w:rsidRDefault="00CF1B5E" w:rsidP="00F15ABC">
                      <w:pPr>
                        <w:pStyle w:val="Kod"/>
                      </w:pPr>
                      <w:r>
                        <w:tab/>
                      </w:r>
                      <w:r>
                        <w:tab/>
                        <w:t>{</w:t>
                      </w:r>
                    </w:p>
                    <w:p w14:paraId="202ED1F8" w14:textId="77777777" w:rsidR="00CF1B5E" w:rsidRDefault="00CF1B5E" w:rsidP="00F15ABC">
                      <w:pPr>
                        <w:pStyle w:val="Kod"/>
                      </w:pPr>
                      <w:r>
                        <w:tab/>
                      </w:r>
                      <w:r>
                        <w:tab/>
                      </w:r>
                      <w:r>
                        <w:tab/>
                      </w:r>
                      <w:proofErr w:type="spellStart"/>
                      <w:r>
                        <w:t>closestDistance</w:t>
                      </w:r>
                      <w:proofErr w:type="spellEnd"/>
                      <w:r>
                        <w:t xml:space="preserve"> = </w:t>
                      </w:r>
                      <w:proofErr w:type="spellStart"/>
                      <w:r>
                        <w:t>magnitude</w:t>
                      </w:r>
                      <w:proofErr w:type="spellEnd"/>
                      <w:r>
                        <w:t>;</w:t>
                      </w:r>
                    </w:p>
                    <w:p w14:paraId="3F39C793" w14:textId="77777777" w:rsidR="00CF1B5E" w:rsidRDefault="00CF1B5E" w:rsidP="00F15ABC">
                      <w:pPr>
                        <w:pStyle w:val="Kod"/>
                      </w:pPr>
                      <w:r>
                        <w:tab/>
                      </w:r>
                      <w:r>
                        <w:tab/>
                      </w:r>
                      <w:r>
                        <w:tab/>
                      </w:r>
                      <w:proofErr w:type="spellStart"/>
                      <w:r>
                        <w:t>closestPoint</w:t>
                      </w:r>
                      <w:proofErr w:type="spellEnd"/>
                      <w:r>
                        <w:t xml:space="preserve"> = </w:t>
                      </w:r>
                      <w:proofErr w:type="spellStart"/>
                      <w:r>
                        <w:t>closestPointOnLine</w:t>
                      </w:r>
                      <w:proofErr w:type="spellEnd"/>
                      <w:r>
                        <w:t>;</w:t>
                      </w:r>
                    </w:p>
                    <w:p w14:paraId="26AA19E3" w14:textId="77777777" w:rsidR="00CF1B5E" w:rsidRDefault="00CF1B5E" w:rsidP="00F15ABC">
                      <w:pPr>
                        <w:pStyle w:val="Kod"/>
                      </w:pPr>
                      <w:r>
                        <w:tab/>
                      </w:r>
                      <w:r>
                        <w:tab/>
                      </w:r>
                      <w:r>
                        <w:tab/>
                        <w:t xml:space="preserve">var </w:t>
                      </w:r>
                      <w:proofErr w:type="spellStart"/>
                      <w:r>
                        <w:t>lineDirection</w:t>
                      </w:r>
                      <w:proofErr w:type="spellEnd"/>
                      <w:r>
                        <w:t xml:space="preserve"> = line.to - </w:t>
                      </w:r>
                      <w:proofErr w:type="spellStart"/>
                      <w:r>
                        <w:t>line.from</w:t>
                      </w:r>
                      <w:proofErr w:type="spellEnd"/>
                      <w:r>
                        <w:t>;</w:t>
                      </w:r>
                    </w:p>
                    <w:p w14:paraId="66AFD7E1" w14:textId="77777777" w:rsidR="00CF1B5E" w:rsidRDefault="00CF1B5E" w:rsidP="00F15ABC">
                      <w:pPr>
                        <w:pStyle w:val="Kod"/>
                      </w:pPr>
                      <w:r>
                        <w:tab/>
                      </w:r>
                      <w:r>
                        <w:tab/>
                      </w:r>
                      <w:r>
                        <w:tab/>
                      </w:r>
                      <w:proofErr w:type="spellStart"/>
                      <w:r>
                        <w:t>lineDirection.normalize</w:t>
                      </w:r>
                      <w:proofErr w:type="spellEnd"/>
                      <w:r>
                        <w:t>();</w:t>
                      </w:r>
                    </w:p>
                    <w:p w14:paraId="02F9B858" w14:textId="77777777" w:rsidR="00CF1B5E" w:rsidRDefault="00CF1B5E" w:rsidP="00F15ABC">
                      <w:pPr>
                        <w:pStyle w:val="Kod"/>
                      </w:pPr>
                      <w:r>
                        <w:tab/>
                      </w:r>
                      <w:r>
                        <w:tab/>
                      </w:r>
                      <w:r>
                        <w:tab/>
                      </w:r>
                      <w:proofErr w:type="spellStart"/>
                      <w:r>
                        <w:t>lineDirection</w:t>
                      </w:r>
                      <w:proofErr w:type="spellEnd"/>
                      <w:r>
                        <w:t xml:space="preserve"> *= 10;</w:t>
                      </w:r>
                    </w:p>
                    <w:p w14:paraId="4121C722" w14:textId="77777777" w:rsidR="00CF1B5E" w:rsidRDefault="00CF1B5E" w:rsidP="00F15ABC">
                      <w:pPr>
                        <w:pStyle w:val="Kod"/>
                      </w:pPr>
                      <w:r>
                        <w:tab/>
                      </w:r>
                      <w:r>
                        <w:tab/>
                      </w:r>
                      <w:r>
                        <w:tab/>
                      </w:r>
                      <w:proofErr w:type="spellStart"/>
                      <w:r>
                        <w:t>closestPoint</w:t>
                      </w:r>
                      <w:proofErr w:type="spellEnd"/>
                      <w:r>
                        <w:t xml:space="preserve"> += </w:t>
                      </w:r>
                      <w:proofErr w:type="spellStart"/>
                      <w:r>
                        <w:t>lineDirection</w:t>
                      </w:r>
                      <w:proofErr w:type="spellEnd"/>
                      <w:r>
                        <w:t>;</w:t>
                      </w:r>
                    </w:p>
                    <w:p w14:paraId="47E141EA" w14:textId="77777777" w:rsidR="00CF1B5E" w:rsidRDefault="00CF1B5E" w:rsidP="00F15ABC">
                      <w:pPr>
                        <w:pStyle w:val="Kod"/>
                      </w:pPr>
                      <w:r>
                        <w:tab/>
                      </w:r>
                      <w:r>
                        <w:tab/>
                        <w:t>}</w:t>
                      </w:r>
                    </w:p>
                    <w:p w14:paraId="27AA8154" w14:textId="77777777" w:rsidR="00CF1B5E" w:rsidRDefault="00CF1B5E" w:rsidP="00F15ABC">
                      <w:pPr>
                        <w:pStyle w:val="Kod"/>
                      </w:pPr>
                      <w:r>
                        <w:tab/>
                        <w:t>}</w:t>
                      </w:r>
                    </w:p>
                    <w:p w14:paraId="53304CC1" w14:textId="77777777" w:rsidR="00CF1B5E" w:rsidRDefault="00CF1B5E" w:rsidP="00F15ABC">
                      <w:pPr>
                        <w:pStyle w:val="Kod"/>
                      </w:pPr>
                      <w:r>
                        <w:tab/>
                      </w:r>
                    </w:p>
                    <w:p w14:paraId="7EFD6EC3" w14:textId="77777777" w:rsidR="00CF1B5E" w:rsidRDefault="00CF1B5E" w:rsidP="00F15ABC">
                      <w:pPr>
                        <w:pStyle w:val="Kod"/>
                      </w:pPr>
                      <w:r>
                        <w:tab/>
                        <w:t xml:space="preserve">force = </w:t>
                      </w:r>
                      <w:proofErr w:type="spellStart"/>
                      <w:r>
                        <w:t>seek</w:t>
                      </w:r>
                      <w:proofErr w:type="spellEnd"/>
                      <w:r>
                        <w:t>(</w:t>
                      </w:r>
                      <w:proofErr w:type="spellStart"/>
                      <w:r>
                        <w:t>closestPoint</w:t>
                      </w:r>
                      <w:proofErr w:type="spellEnd"/>
                      <w:r>
                        <w:t>);</w:t>
                      </w:r>
                    </w:p>
                    <w:p w14:paraId="5B8F2932" w14:textId="77777777" w:rsidR="00CF1B5E" w:rsidRDefault="00CF1B5E" w:rsidP="00F15ABC">
                      <w:pPr>
                        <w:pStyle w:val="Kod"/>
                      </w:pPr>
                      <w:r>
                        <w:tab/>
                      </w:r>
                      <w:r>
                        <w:tab/>
                      </w:r>
                    </w:p>
                    <w:p w14:paraId="1E2C54D5" w14:textId="77777777" w:rsidR="00CF1B5E" w:rsidRDefault="00CF1B5E" w:rsidP="00F15ABC">
                      <w:pPr>
                        <w:pStyle w:val="Kod"/>
                      </w:pPr>
                      <w:r>
                        <w:tab/>
                      </w:r>
                      <w:proofErr w:type="spellStart"/>
                      <w:r>
                        <w:t>return</w:t>
                      </w:r>
                      <w:proofErr w:type="spellEnd"/>
                      <w:r>
                        <w:t xml:space="preserve"> force;</w:t>
                      </w:r>
                    </w:p>
                    <w:p w14:paraId="40D756A0" w14:textId="4DA38D4B" w:rsidR="00CF1B5E" w:rsidRDefault="00CF1B5E" w:rsidP="00F15ABC">
                      <w:pPr>
                        <w:pStyle w:val="Kod"/>
                      </w:pPr>
                      <w:r>
                        <w:t>}</w:t>
                      </w:r>
                    </w:p>
                  </w:txbxContent>
                </v:textbox>
                <w10:wrap type="topAndBottom"/>
              </v:shape>
            </w:pict>
          </mc:Fallback>
        </mc:AlternateContent>
      </w:r>
      <w:proofErr w:type="spellStart"/>
      <w:r w:rsidR="002B4A2D">
        <w:rPr>
          <w:lang w:val="en-US"/>
        </w:rPr>
        <w:t>Pseudokod</w:t>
      </w:r>
      <w:proofErr w:type="spellEnd"/>
      <w:r w:rsidR="002B4A2D">
        <w:rPr>
          <w:lang w:val="en-US"/>
        </w:rPr>
        <w:t xml:space="preserve"> </w:t>
      </w:r>
      <w:proofErr w:type="spellStart"/>
      <w:r w:rsidR="002B4A2D">
        <w:rPr>
          <w:lang w:val="en-US"/>
        </w:rPr>
        <w:t>för</w:t>
      </w:r>
      <w:proofErr w:type="spellEnd"/>
      <w:r w:rsidR="002B4A2D">
        <w:rPr>
          <w:lang w:val="en-US"/>
        </w:rPr>
        <w:t xml:space="preserve"> </w:t>
      </w:r>
      <w:proofErr w:type="spellStart"/>
      <w:r w:rsidR="002B4A2D">
        <w:rPr>
          <w:lang w:val="en-US"/>
        </w:rPr>
        <w:t>vägföljningsbeteendet</w:t>
      </w:r>
      <w:proofErr w:type="spellEnd"/>
      <w:r w:rsidR="0064361A">
        <w:rPr>
          <w:lang w:val="en-US"/>
        </w:rPr>
        <w:t>.</w:t>
      </w:r>
    </w:p>
    <w:p w14:paraId="008A613A" w14:textId="0CE03CF9" w:rsidR="004A474A" w:rsidRPr="00BB4C2C" w:rsidRDefault="00214C14" w:rsidP="004A474A">
      <w:pPr>
        <w:pStyle w:val="Rubrik3"/>
      </w:pPr>
      <w:bookmarkStart w:id="26" w:name="_Ref414270004"/>
      <w:bookmarkStart w:id="27" w:name="_Toc414608584"/>
      <w:r w:rsidRPr="00BB4C2C">
        <w:t>Flödesfält</w:t>
      </w:r>
      <w:bookmarkEnd w:id="26"/>
      <w:bookmarkEnd w:id="27"/>
    </w:p>
    <w:p w14:paraId="3D6C5CF0" w14:textId="71FFC2A1"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A32FC5" w:rsidRPr="00BB4C2C">
        <w:t xml:space="preserve"> Ett flödesfält är ett, godtyckligt stort, 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440AE2">
        <w:t xml:space="preserve"> (se </w:t>
      </w:r>
      <w:r w:rsidR="00440AE2">
        <w:fldChar w:fldCharType="begin"/>
      </w:r>
      <w:r w:rsidR="00440AE2">
        <w:instrText xml:space="preserve"> REF _Ref414587164 \n \h </w:instrText>
      </w:r>
      <w:r w:rsidR="00440AE2">
        <w:fldChar w:fldCharType="separate"/>
      </w:r>
      <w:r w:rsidR="00440AE2">
        <w:t>Figur 7</w:t>
      </w:r>
      <w:r w:rsidR="00440AE2">
        <w:fldChar w:fldCharType="end"/>
      </w:r>
      <w:r w:rsidR="00440AE2">
        <w:t>)</w:t>
      </w:r>
      <w:r w:rsidR="003B62BC" w:rsidRPr="00BB4C2C">
        <w:t>.</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7C6EDF89" w:rsidR="00324FF7" w:rsidRPr="00E25984" w:rsidRDefault="00324FF7" w:rsidP="00151899">
      <w:r>
        <w:t>Under senare år har det skrivits ett antal artiklar där man tar upp denna typ av styrbeteende för att simulera stora grupper av agenter.</w:t>
      </w:r>
      <w:r w:rsidR="00062765">
        <w:t xml:space="preserve"> Några exempel är</w:t>
      </w:r>
      <w:r>
        <w:t xml:space="preserve"> </w:t>
      </w:r>
      <w:proofErr w:type="spellStart"/>
      <w:r>
        <w:rPr>
          <w:i/>
        </w:rPr>
        <w:t>Continuum</w:t>
      </w:r>
      <w:proofErr w:type="spellEnd"/>
      <w:r>
        <w:rPr>
          <w:i/>
        </w:rPr>
        <w:t xml:space="preserve"> </w:t>
      </w:r>
      <w:proofErr w:type="spellStart"/>
      <w:r>
        <w:rPr>
          <w:i/>
        </w:rPr>
        <w:t>Crowds</w:t>
      </w:r>
      <w:proofErr w:type="spellEnd"/>
      <w:r>
        <w:t xml:space="preserve"> </w:t>
      </w:r>
      <w:r>
        <w:fldChar w:fldCharType="begin" w:fldLock="1"/>
      </w:r>
      <w:r w:rsidR="00AF7CCC">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et al.,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proofErr w:type="spellStart"/>
      <w:r w:rsidR="00062765" w:rsidRPr="00062765">
        <w:rPr>
          <w:i/>
        </w:rPr>
        <w:t>Directing</w:t>
      </w:r>
      <w:proofErr w:type="spellEnd"/>
      <w:r w:rsidR="00062765" w:rsidRPr="00062765">
        <w:rPr>
          <w:i/>
        </w:rPr>
        <w:t xml:space="preserve"> </w:t>
      </w:r>
      <w:proofErr w:type="spellStart"/>
      <w:r w:rsidR="00062765" w:rsidRPr="00062765">
        <w:rPr>
          <w:i/>
        </w:rPr>
        <w:t>Crowd</w:t>
      </w:r>
      <w:proofErr w:type="spellEnd"/>
      <w:r w:rsidR="00062765" w:rsidRPr="00062765">
        <w:rPr>
          <w:i/>
        </w:rPr>
        <w:t xml:space="preserve"> Simulations </w:t>
      </w:r>
      <w:proofErr w:type="spellStart"/>
      <w:r w:rsidR="00062765" w:rsidRPr="00062765">
        <w:rPr>
          <w:i/>
        </w:rPr>
        <w:t>Using</w:t>
      </w:r>
      <w:proofErr w:type="spellEnd"/>
      <w:r w:rsidR="00062765" w:rsidRPr="00062765">
        <w:rPr>
          <w:i/>
        </w:rPr>
        <w:t xml:space="preserve"> Navigation </w:t>
      </w:r>
      <w:proofErr w:type="spellStart"/>
      <w:r w:rsidR="00062765" w:rsidRPr="00062765">
        <w:rPr>
          <w:i/>
        </w:rPr>
        <w:t>Fields</w:t>
      </w:r>
      <w:proofErr w:type="spellEnd"/>
      <w:r w:rsidR="00062765">
        <w:t xml:space="preserve"> </w:t>
      </w:r>
      <w:r w:rsidR="00062765">
        <w:fldChar w:fldCharType="begin" w:fldLock="1"/>
      </w:r>
      <w:r w:rsidR="002F5003">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w:t>
      </w:r>
      <w:proofErr w:type="spellStart"/>
      <w:r w:rsidR="00062765">
        <w:t>Pentheny</w:t>
      </w:r>
      <w:proofErr w:type="spellEnd"/>
      <w:r w:rsidR="00062765">
        <w:t xml:space="preserve">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spel som använder flödesfält för att hantera grupper av agenter är </w:t>
      </w:r>
      <w:proofErr w:type="spellStart"/>
      <w:r w:rsidR="00E25984">
        <w:rPr>
          <w:i/>
        </w:rPr>
        <w:t>Planetary</w:t>
      </w:r>
      <w:proofErr w:type="spellEnd"/>
      <w:r w:rsidR="00E25984">
        <w:rPr>
          <w:i/>
        </w:rPr>
        <w:t xml:space="preserve">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 xml:space="preserve"> som är ett realtidstrategispel.</w:t>
      </w:r>
    </w:p>
    <w:p w14:paraId="7C58915D" w14:textId="77460778" w:rsidR="00621CAB" w:rsidRDefault="00BD3CA7" w:rsidP="00BD3CA7">
      <w:pPr>
        <w:pStyle w:val="Figur"/>
        <w:rPr>
          <w:lang w:val="sv-SE" w:eastAsia="sv-SE"/>
        </w:rPr>
      </w:pPr>
      <w:r>
        <w:rPr>
          <w:lang w:val="sv-SE" w:eastAsia="sv-SE"/>
        </w:rPr>
        <w:lastRenderedPageBreak/>
        <w:drawing>
          <wp:inline distT="0" distB="0" distL="0" distR="0" wp14:anchorId="6B03DAAA" wp14:editId="1FFE7880">
            <wp:extent cx="3764730" cy="2200275"/>
            <wp:effectExtent l="0" t="0" r="7620" b="0"/>
            <wp:docPr id="3" name="Bildobjekt 3" descr="Nature of Cod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Nature of Code Imag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80912" cy="2209732"/>
                    </a:xfrm>
                    <a:prstGeom prst="rect">
                      <a:avLst/>
                    </a:prstGeom>
                    <a:noFill/>
                    <a:ln>
                      <a:noFill/>
                    </a:ln>
                  </pic:spPr>
                </pic:pic>
              </a:graphicData>
            </a:graphic>
          </wp:inline>
        </w:drawing>
      </w:r>
      <w:r w:rsidRPr="00621CAB">
        <w:rPr>
          <w:lang w:val="sv-SE" w:eastAsia="sv-SE"/>
        </w:rPr>
        <w:t xml:space="preserve"> </w:t>
      </w:r>
    </w:p>
    <w:p w14:paraId="2AF27E82" w14:textId="549974BD" w:rsidR="00BD3CA7" w:rsidRDefault="00C84FD8" w:rsidP="00BD3CA7">
      <w:pPr>
        <w:pStyle w:val="Figurtext"/>
        <w:rPr>
          <w:lang w:eastAsia="sv-SE"/>
        </w:rPr>
      </w:pPr>
      <w:bookmarkStart w:id="28" w:name="_Ref414587164"/>
      <w:r>
        <w:rPr>
          <w:noProof/>
          <w:lang w:eastAsia="sv-SE"/>
        </w:rPr>
        <mc:AlternateContent>
          <mc:Choice Requires="wps">
            <w:drawing>
              <wp:anchor distT="45720" distB="45720" distL="114300" distR="114300" simplePos="0" relativeHeight="251623424" behindDoc="0" locked="0" layoutInCell="1" allowOverlap="1" wp14:anchorId="43064A01" wp14:editId="00617842">
                <wp:simplePos x="0" y="0"/>
                <wp:positionH relativeFrom="column">
                  <wp:posOffset>0</wp:posOffset>
                </wp:positionH>
                <wp:positionV relativeFrom="paragraph">
                  <wp:posOffset>581025</wp:posOffset>
                </wp:positionV>
                <wp:extent cx="5695950" cy="1404620"/>
                <wp:effectExtent l="0" t="0" r="19050" b="14605"/>
                <wp:wrapTopAndBottom/>
                <wp:docPr id="7"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7CCCB2C8" w14:textId="01BEDBAF" w:rsidR="00CF1B5E" w:rsidRDefault="00CF1B5E"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CF1B5E" w:rsidRDefault="00CF1B5E" w:rsidP="00C84FD8">
                            <w:pPr>
                              <w:pStyle w:val="Kod"/>
                            </w:pPr>
                            <w:r>
                              <w:t>{</w:t>
                            </w:r>
                          </w:p>
                          <w:p w14:paraId="454E3D26" w14:textId="77777777" w:rsidR="00CF1B5E" w:rsidRDefault="00CF1B5E"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CF1B5E" w:rsidRDefault="00CF1B5E"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CF1B5E" w:rsidRDefault="00CF1B5E" w:rsidP="00C84FD8">
                            <w:pPr>
                              <w:pStyle w:val="Kod"/>
                            </w:pPr>
                            <w:r>
                              <w:tab/>
                            </w:r>
                          </w:p>
                          <w:p w14:paraId="72E65087" w14:textId="77777777" w:rsidR="00CF1B5E" w:rsidRDefault="00CF1B5E"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CF1B5E" w:rsidRDefault="00CF1B5E" w:rsidP="00C84FD8">
                            <w:pPr>
                              <w:pStyle w:val="Kod"/>
                            </w:pPr>
                            <w:r>
                              <w:tab/>
                            </w:r>
                            <w:proofErr w:type="spellStart"/>
                            <w:r>
                              <w:t>return</w:t>
                            </w:r>
                            <w:proofErr w:type="spellEnd"/>
                            <w:r>
                              <w:t xml:space="preserve"> force;</w:t>
                            </w:r>
                          </w:p>
                          <w:p w14:paraId="76FABC01" w14:textId="33348AD5" w:rsidR="00CF1B5E" w:rsidRDefault="00CF1B5E" w:rsidP="00C84FD8">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064A01" id="_x0000_s1031" type="#_x0000_t202" style="position:absolute;left:0;text-align:left;margin-left:0;margin-top:45.75pt;width:448.5pt;height:110.6pt;z-index:251623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2HYJwIAAEwEAAAOAAAAZHJzL2Uyb0RvYy54bWysVNuO0zAQfUfiHyy/06RV091GTVdLlyKk&#10;5SLt8gGO4zQWvjF2m5SvZ+y0pVrgBZEHy/aMj8+cM87qbtCKHAR4aU1Fp5OcEmG4baTZVfTr8/bN&#10;LSU+MNMwZY2o6FF4erd+/WrVu1LMbGdVI4AgiPFl7yraheDKLPO8E5r5iXXCYLC1oFnAJeyyBliP&#10;6FplszxfZL2FxoHlwnvcfRiDdJ3w21bw8LltvQhEVRS5hTRCGus4ZusVK3fAXCf5iQb7BxaaSYOX&#10;XqAeWGBkD/I3KC05WG/bMOFWZ7ZtJRepBqxmmr+o5qljTqRaUBzvLjL5/wfLPx2+AJFNRW8oMUyj&#10;Rc9iCLBH/rOoTu98iUlPDtPC8NYO6HKq1LtHy795YuymY2Yn7gFs3wnWILtpPJldHR1xfASp+4+2&#10;wWvYPtgENLSgo3QoBkF0dOl4cQapEI6bxWJZLAsMcYxN5/l8MUveZaw8H3fgw3thNYmTigJan+DZ&#10;4dGHSIeV55R4m7dKNlupVFrArt4oIAeGbbJNX6rgRZoypK/ospgVowJ/hcjT9ycILQP2u5K6oreX&#10;JFZG3d6ZJnVjYFKNc6SszEnIqN2oYhjqITlWnP2pbXNEZcGO7Y3PESedhR+U9NjaFfXf9wwEJeqD&#10;QXeW0/k8voW0mBc3KCWB60h9HWGGI1RFAyXjdBPS+0m6uXt0cSuTvtHukcmJMrZskv30vOKbuF6n&#10;rF8/gfVPAAAA//8DAFBLAwQUAAYACAAAACEA3B4hF90AAAAHAQAADwAAAGRycy9kb3ducmV2Lnht&#10;bEyPzW7CMBCE75X6DtZW6gUVJ6DwE7JBLRKnnkjp3cRLEjVep7aB8PZ1T+1xZ0Yz3xbb0fTiSs53&#10;lhHSaQKCuLa64wbh+LF/WYHwQbFWvWVCuJOHbfn4UKhc2xsf6FqFRsQS9rlCaEMYcil93ZJRfmoH&#10;4uidrTMqxNM1Ujt1i+Wml7MkWUijOo4LrRpo11L9VV0MwuK7mk/eP/WED/f9m6tNpnfHDPH5aXzd&#10;gAg0hr8w/OJHdCgj08leWHvRI8RHAsI6zUBEd7VeRuGEME9nS5BlIf/zlz8AAAD//wMAUEsBAi0A&#10;FAAGAAgAAAAhALaDOJL+AAAA4QEAABMAAAAAAAAAAAAAAAAAAAAAAFtDb250ZW50X1R5cGVzXS54&#10;bWxQSwECLQAUAAYACAAAACEAOP0h/9YAAACUAQAACwAAAAAAAAAAAAAAAAAvAQAAX3JlbHMvLnJl&#10;bHNQSwECLQAUAAYACAAAACEA6Jth2CcCAABMBAAADgAAAAAAAAAAAAAAAAAuAgAAZHJzL2Uyb0Rv&#10;Yy54bWxQSwECLQAUAAYACAAAACEA3B4hF90AAAAHAQAADwAAAAAAAAAAAAAAAACBBAAAZHJzL2Rv&#10;d25yZXYueG1sUEsFBgAAAAAEAAQA8wAAAIsFAAAAAA==&#10;">
                <v:textbox style="mso-fit-shape-to-text:t">
                  <w:txbxContent>
                    <w:p w14:paraId="7CCCB2C8" w14:textId="01BEDBAF" w:rsidR="00CF1B5E" w:rsidRDefault="00CF1B5E" w:rsidP="00C84FD8">
                      <w:pPr>
                        <w:pStyle w:val="Kod"/>
                      </w:pPr>
                      <w:r>
                        <w:t xml:space="preserve">vector2D </w:t>
                      </w:r>
                      <w:proofErr w:type="spellStart"/>
                      <w:r>
                        <w:t>function</w:t>
                      </w:r>
                      <w:proofErr w:type="spellEnd"/>
                      <w:r>
                        <w:t xml:space="preserve"> </w:t>
                      </w:r>
                      <w:proofErr w:type="spellStart"/>
                      <w:r>
                        <w:t>flowFieldFollow</w:t>
                      </w:r>
                      <w:proofErr w:type="spellEnd"/>
                      <w:r>
                        <w:t>(</w:t>
                      </w:r>
                      <w:proofErr w:type="spellStart"/>
                      <w:r>
                        <w:t>FlowField</w:t>
                      </w:r>
                      <w:proofErr w:type="spellEnd"/>
                      <w:r>
                        <w:t xml:space="preserve"> </w:t>
                      </w:r>
                      <w:proofErr w:type="spellStart"/>
                      <w:r>
                        <w:t>flowField</w:t>
                      </w:r>
                      <w:proofErr w:type="spellEnd"/>
                      <w:r>
                        <w:t>)</w:t>
                      </w:r>
                    </w:p>
                    <w:p w14:paraId="53F3A6AE" w14:textId="77777777" w:rsidR="00CF1B5E" w:rsidRDefault="00CF1B5E" w:rsidP="00C84FD8">
                      <w:pPr>
                        <w:pStyle w:val="Kod"/>
                      </w:pPr>
                      <w:r>
                        <w:t>{</w:t>
                      </w:r>
                    </w:p>
                    <w:p w14:paraId="454E3D26" w14:textId="77777777" w:rsidR="00CF1B5E" w:rsidRDefault="00CF1B5E" w:rsidP="00C84FD8">
                      <w:pPr>
                        <w:pStyle w:val="Kod"/>
                      </w:pPr>
                      <w:r>
                        <w:tab/>
                        <w:t xml:space="preserve">var </w:t>
                      </w:r>
                      <w:proofErr w:type="spellStart"/>
                      <w:r>
                        <w:t>desiredVelocity</w:t>
                      </w:r>
                      <w:proofErr w:type="spellEnd"/>
                      <w:r>
                        <w:t xml:space="preserve"> = </w:t>
                      </w:r>
                      <w:proofErr w:type="spellStart"/>
                      <w:r>
                        <w:t>flowField.getDirectionFromCell</w:t>
                      </w:r>
                      <w:proofErr w:type="spellEnd"/>
                      <w:r>
                        <w:t>(</w:t>
                      </w:r>
                      <w:proofErr w:type="spellStart"/>
                      <w:r>
                        <w:t>agentPosition</w:t>
                      </w:r>
                      <w:proofErr w:type="spellEnd"/>
                      <w:r>
                        <w:t>);</w:t>
                      </w:r>
                    </w:p>
                    <w:p w14:paraId="658CAFC5" w14:textId="77777777" w:rsidR="00CF1B5E" w:rsidRDefault="00CF1B5E" w:rsidP="00C84FD8">
                      <w:pPr>
                        <w:pStyle w:val="Kod"/>
                      </w:pPr>
                      <w:r>
                        <w:tab/>
                      </w:r>
                      <w:proofErr w:type="spellStart"/>
                      <w:r>
                        <w:t>desiredVelocity</w:t>
                      </w:r>
                      <w:proofErr w:type="spellEnd"/>
                      <w:r>
                        <w:t xml:space="preserve"> *= </w:t>
                      </w:r>
                      <w:proofErr w:type="spellStart"/>
                      <w:r>
                        <w:t>agentMaxVelocity</w:t>
                      </w:r>
                      <w:proofErr w:type="spellEnd"/>
                      <w:r>
                        <w:t>;</w:t>
                      </w:r>
                    </w:p>
                    <w:p w14:paraId="61401805" w14:textId="77777777" w:rsidR="00CF1B5E" w:rsidRDefault="00CF1B5E" w:rsidP="00C84FD8">
                      <w:pPr>
                        <w:pStyle w:val="Kod"/>
                      </w:pPr>
                      <w:r>
                        <w:tab/>
                      </w:r>
                    </w:p>
                    <w:p w14:paraId="72E65087" w14:textId="77777777" w:rsidR="00CF1B5E" w:rsidRDefault="00CF1B5E" w:rsidP="00C84FD8">
                      <w:pPr>
                        <w:pStyle w:val="Kod"/>
                      </w:pPr>
                      <w:r>
                        <w:tab/>
                        <w:t xml:space="preserve">var force = </w:t>
                      </w:r>
                      <w:proofErr w:type="spellStart"/>
                      <w:r>
                        <w:t>desiredVelocity</w:t>
                      </w:r>
                      <w:proofErr w:type="spellEnd"/>
                      <w:r>
                        <w:t xml:space="preserve"> - </w:t>
                      </w:r>
                      <w:proofErr w:type="spellStart"/>
                      <w:r>
                        <w:t>agentVelocity</w:t>
                      </w:r>
                      <w:proofErr w:type="spellEnd"/>
                      <w:r>
                        <w:t>;</w:t>
                      </w:r>
                    </w:p>
                    <w:p w14:paraId="08AC4DA6" w14:textId="77777777" w:rsidR="00CF1B5E" w:rsidRDefault="00CF1B5E" w:rsidP="00C84FD8">
                      <w:pPr>
                        <w:pStyle w:val="Kod"/>
                      </w:pPr>
                      <w:r>
                        <w:tab/>
                      </w:r>
                      <w:proofErr w:type="spellStart"/>
                      <w:r>
                        <w:t>return</w:t>
                      </w:r>
                      <w:proofErr w:type="spellEnd"/>
                      <w:r>
                        <w:t xml:space="preserve"> force;</w:t>
                      </w:r>
                    </w:p>
                    <w:p w14:paraId="76FABC01" w14:textId="33348AD5" w:rsidR="00CF1B5E" w:rsidRDefault="00CF1B5E" w:rsidP="00C84FD8">
                      <w:pPr>
                        <w:pStyle w:val="Kod"/>
                      </w:pPr>
                      <w:r>
                        <w:t>}</w:t>
                      </w:r>
                    </w:p>
                  </w:txbxContent>
                </v:textbox>
                <w10:wrap type="topAndBottom"/>
              </v:shape>
            </w:pict>
          </mc:Fallback>
        </mc:AlternateContent>
      </w:r>
      <w:r w:rsidR="00BD3CA7">
        <w:rPr>
          <w:lang w:eastAsia="sv-SE"/>
        </w:rPr>
        <w:t>Flödesfältsbeteende</w:t>
      </w:r>
      <w:r w:rsidR="00DD33A8">
        <w:rPr>
          <w:lang w:eastAsia="sv-SE"/>
        </w:rPr>
        <w:t xml:space="preserve"> </w:t>
      </w:r>
      <w:r w:rsidR="00DD33A8">
        <w:rPr>
          <w:lang w:eastAsia="sv-SE"/>
        </w:rPr>
        <w:fldChar w:fldCharType="begin" w:fldLock="1"/>
      </w:r>
      <w:r w:rsidR="00F62A87">
        <w:rPr>
          <w:lang w:eastAsia="sv-SE"/>
        </w:rPr>
        <w:instrText>ADDIN CSL_CITATION { "citationItems" : [ { "id" : "ITEM-1", "itemData" : { "ISBN" : "978-0985930806", "author" : [ { "dropping-particle" : "", "family" : "Shiffman", "given" : "Daniel", "non-dropping-particle" : "", "parse-names" : false, "suffix" : "" } ], "id" : "ITEM-1", "issued" : { "date-parts" : [ [ "2012" ] ] }, "title" : "The Nature of Code: Simulating Natural Systems with Processing", "type" : "book" }, "uris" : [ "http://www.mendeley.com/documents/?uuid=53b22272-0a72-45de-805b-aead192de25a" ] } ], "mendeley" : { "formattedCitation" : "(Shiffman, 2012)", "plainTextFormattedCitation" : "(Shiffman, 2012)", "previouslyFormattedCitation" : "(Shiffman, 2012)" }, "properties" : { "noteIndex" : 0 }, "schema" : "https://github.com/citation-style-language/schema/raw/master/csl-citation.json" }</w:instrText>
      </w:r>
      <w:r w:rsidR="00DD33A8">
        <w:rPr>
          <w:lang w:eastAsia="sv-SE"/>
        </w:rPr>
        <w:fldChar w:fldCharType="separate"/>
      </w:r>
      <w:r w:rsidR="00DD33A8" w:rsidRPr="00DD33A8">
        <w:rPr>
          <w:noProof/>
          <w:lang w:eastAsia="sv-SE"/>
        </w:rPr>
        <w:t>(Shiffman, 2012)</w:t>
      </w:r>
      <w:r w:rsidR="00DD33A8">
        <w:rPr>
          <w:lang w:eastAsia="sv-SE"/>
        </w:rPr>
        <w:fldChar w:fldCharType="end"/>
      </w:r>
      <w:bookmarkEnd w:id="28"/>
    </w:p>
    <w:p w14:paraId="43C4FBC0" w14:textId="0E8536B1" w:rsidR="00C84FD8" w:rsidRPr="00C84FD8" w:rsidRDefault="00C84FD8" w:rsidP="00C84FD8">
      <w:pPr>
        <w:pStyle w:val="Pseudokod"/>
        <w:rPr>
          <w:lang w:eastAsia="sv-SE"/>
        </w:rPr>
      </w:pPr>
      <w:proofErr w:type="spellStart"/>
      <w:r>
        <w:rPr>
          <w:lang w:eastAsia="sv-SE"/>
        </w:rPr>
        <w:t>Pseudokod</w:t>
      </w:r>
      <w:proofErr w:type="spellEnd"/>
      <w:r>
        <w:rPr>
          <w:lang w:eastAsia="sv-SE"/>
        </w:rPr>
        <w:t xml:space="preserve"> för flödesfältsbeteendet</w:t>
      </w:r>
      <w:r w:rsidR="0064361A">
        <w:rPr>
          <w:lang w:eastAsia="sv-SE"/>
        </w:rPr>
        <w:t>.</w:t>
      </w:r>
    </w:p>
    <w:p w14:paraId="01364533" w14:textId="55B13E3F" w:rsidR="00151899" w:rsidRPr="00BB4C2C" w:rsidRDefault="004A474A" w:rsidP="00151899">
      <w:pPr>
        <w:pStyle w:val="Rubrik3"/>
      </w:pPr>
      <w:bookmarkStart w:id="29" w:name="_Toc414608585"/>
      <w:r w:rsidRPr="00BB4C2C">
        <w:t>Flockbeteende</w:t>
      </w:r>
      <w:bookmarkEnd w:id="29"/>
    </w:p>
    <w:p w14:paraId="4F35A873" w14:textId="02036DAB" w:rsidR="0072025F" w:rsidRDefault="0072025F" w:rsidP="0072025F">
      <w:r w:rsidRPr="00BB4C2C">
        <w:t xml:space="preserve">I </w:t>
      </w:r>
      <w:r w:rsidRPr="00BB4C2C">
        <w:rPr>
          <w:i/>
        </w:rPr>
        <w:t xml:space="preserve">Flocks, </w:t>
      </w:r>
      <w:proofErr w:type="spellStart"/>
      <w:r w:rsidRPr="00BB4C2C">
        <w:rPr>
          <w:i/>
        </w:rPr>
        <w:t>Herds</w:t>
      </w:r>
      <w:proofErr w:type="spellEnd"/>
      <w:r w:rsidRPr="00BB4C2C">
        <w:rPr>
          <w:i/>
        </w:rPr>
        <w:t xml:space="preserve">, and </w:t>
      </w:r>
      <w:proofErr w:type="spellStart"/>
      <w:r w:rsidRPr="00BB4C2C">
        <w:rPr>
          <w:i/>
        </w:rPr>
        <w:t>Schools</w:t>
      </w:r>
      <w:proofErr w:type="spellEnd"/>
      <w:r w:rsidRPr="00BB4C2C">
        <w:rPr>
          <w:i/>
        </w:rPr>
        <w:t xml:space="preserve">: A </w:t>
      </w:r>
      <w:proofErr w:type="spellStart"/>
      <w:r w:rsidRPr="00BB4C2C">
        <w:rPr>
          <w:i/>
        </w:rPr>
        <w:t>Distributed</w:t>
      </w:r>
      <w:proofErr w:type="spellEnd"/>
      <w:r w:rsidRPr="00BB4C2C">
        <w:rPr>
          <w:i/>
        </w:rPr>
        <w:t xml:space="preserve"> </w:t>
      </w:r>
      <w:proofErr w:type="spellStart"/>
      <w:r w:rsidRPr="00BB4C2C">
        <w:rPr>
          <w:i/>
        </w:rPr>
        <w:t>Behavioral</w:t>
      </w:r>
      <w:proofErr w:type="spellEnd"/>
      <w:r w:rsidRPr="00BB4C2C">
        <w:rPr>
          <w:i/>
        </w:rPr>
        <w:t xml:space="preserve"> </w:t>
      </w:r>
      <w:proofErr w:type="spellStart"/>
      <w:r w:rsidRPr="00BB4C2C">
        <w:rPr>
          <w:i/>
        </w:rPr>
        <w:t>Model</w:t>
      </w:r>
      <w:proofErr w:type="spellEnd"/>
      <w:r w:rsidRPr="00BB4C2C">
        <w:t xml:space="preserve"> </w:t>
      </w:r>
      <w:r w:rsidRPr="00BB4C2C">
        <w:fldChar w:fldCharType="begin" w:fldLock="1"/>
      </w:r>
      <w:r w:rsidR="00AF7CCC">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r w:rsidR="00631A4D">
        <w:t xml:space="preserve"> (se </w:t>
      </w:r>
      <w:r w:rsidR="00631A4D">
        <w:fldChar w:fldCharType="begin"/>
      </w:r>
      <w:r w:rsidR="00631A4D">
        <w:instrText xml:space="preserve"> REF _Ref414587182 \n \h </w:instrText>
      </w:r>
      <w:r w:rsidR="00631A4D">
        <w:fldChar w:fldCharType="separate"/>
      </w:r>
      <w:r w:rsidR="00631A4D">
        <w:t>Figur 8</w:t>
      </w:r>
      <w:r w:rsidR="00631A4D">
        <w:fldChar w:fldCharType="end"/>
      </w:r>
      <w:r w:rsidR="00631A4D">
        <w:t>)</w:t>
      </w:r>
      <w:r w:rsidR="00621CAB">
        <w:t>.</w:t>
      </w:r>
    </w:p>
    <w:p w14:paraId="6CA314B0" w14:textId="55FC7190" w:rsidR="00CC3E8B" w:rsidRDefault="007F153B" w:rsidP="009D2B17">
      <w:pPr>
        <w:pStyle w:val="Figur"/>
      </w:pPr>
      <w:r>
        <w:object w:dxaOrig="2506" w:dyaOrig="2400" w14:anchorId="1CB7E5ED">
          <v:shape id="_x0000_i1030" type="#_x0000_t75" style="width:125.45pt;height:119.75pt" o:ole="">
            <v:imagedata r:id="rId22" o:title=""/>
          </v:shape>
          <o:OLEObject Type="Embed" ProgID="Visio.Drawing.15" ShapeID="_x0000_i1030" DrawAspect="Content" ObjectID="_1488350742" r:id="rId23"/>
        </w:object>
      </w:r>
    </w:p>
    <w:p w14:paraId="1A09591F" w14:textId="59304F39" w:rsidR="00151899" w:rsidRPr="00BB4C2C" w:rsidRDefault="00843ABB" w:rsidP="00AE5E48">
      <w:pPr>
        <w:pStyle w:val="Figurtext"/>
      </w:pPr>
      <w:bookmarkStart w:id="30" w:name="_Ref414587182"/>
      <w:r w:rsidRPr="00A45626">
        <w:rPr>
          <w:lang w:val="en-US"/>
        </w:rPr>
        <w:t xml:space="preserve">En agents </w:t>
      </w:r>
      <w:proofErr w:type="spellStart"/>
      <w:r w:rsidRPr="00A45626">
        <w:rPr>
          <w:lang w:val="en-US"/>
        </w:rPr>
        <w:t>närområde</w:t>
      </w:r>
      <w:bookmarkEnd w:id="30"/>
      <w:proofErr w:type="spellEnd"/>
    </w:p>
    <w:p w14:paraId="5320FC5E" w14:textId="4ADDC244" w:rsidR="00066AD1" w:rsidRDefault="00EC6E39" w:rsidP="00043CB9">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2C725F">
        <w:t>Styrk</w:t>
      </w:r>
      <w:r w:rsidR="004156C8">
        <w:t>raften</w:t>
      </w:r>
      <w:r w:rsidR="00436016" w:rsidRPr="00BB4C2C">
        <w:t xml:space="preserve">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F12B07">
        <w:t xml:space="preserve"> (se </w:t>
      </w:r>
      <w:r w:rsidR="00F12B07">
        <w:fldChar w:fldCharType="begin"/>
      </w:r>
      <w:r w:rsidR="00F12B07">
        <w:instrText xml:space="preserve"> REF _Ref414587208 \n \h </w:instrText>
      </w:r>
      <w:r w:rsidR="00F12B07">
        <w:fldChar w:fldCharType="separate"/>
      </w:r>
      <w:r w:rsidR="00F12B07">
        <w:t>Figur 9</w:t>
      </w:r>
      <w:r w:rsidR="00F12B07">
        <w:fldChar w:fldCharType="end"/>
      </w:r>
      <w:r w:rsidR="00F12B07">
        <w:t>)</w:t>
      </w:r>
      <w:r w:rsidR="00436016" w:rsidRPr="00BB4C2C">
        <w:t xml:space="preserve">. </w:t>
      </w:r>
      <w:r w:rsidR="0023165A" w:rsidRPr="00BB4C2C">
        <w:t>Detta beteende kan användas för att hind</w:t>
      </w:r>
      <w:r w:rsidR="00CC3E8B">
        <w:t xml:space="preserve">ra </w:t>
      </w:r>
      <w:r w:rsidR="00F06DEB">
        <w:t xml:space="preserve">en grupp av </w:t>
      </w:r>
      <w:r w:rsidR="00CC3E8B">
        <w:t>agenter att tränga ihop sig.</w:t>
      </w:r>
      <w:bookmarkStart w:id="31" w:name="_Ref412113105"/>
    </w:p>
    <w:bookmarkEnd w:id="31"/>
    <w:p w14:paraId="04C5E869" w14:textId="23CF1ADD" w:rsidR="00CC3E8B" w:rsidRDefault="007F153B" w:rsidP="007F153B">
      <w:pPr>
        <w:pStyle w:val="Figur"/>
      </w:pPr>
      <w:r>
        <w:object w:dxaOrig="2506" w:dyaOrig="2400" w14:anchorId="0DAB489E">
          <v:shape id="_x0000_i1031" type="#_x0000_t75" style="width:125.45pt;height:119.75pt" o:ole="">
            <v:imagedata r:id="rId24" o:title=""/>
          </v:shape>
          <o:OLEObject Type="Embed" ProgID="Visio.Drawing.15" ShapeID="_x0000_i1031" DrawAspect="Content" ObjectID="_1488350743" r:id="rId25"/>
        </w:object>
      </w:r>
    </w:p>
    <w:p w14:paraId="2B544169" w14:textId="5B465E36" w:rsidR="004A474A" w:rsidRDefault="00043CB9" w:rsidP="00AE5E48">
      <w:pPr>
        <w:pStyle w:val="Figurtext"/>
        <w:rPr>
          <w:lang w:val="en-US"/>
        </w:rPr>
      </w:pPr>
      <w:bookmarkStart w:id="32" w:name="_Ref414587208"/>
      <w:r w:rsidRPr="00043CB9">
        <w:rPr>
          <w:noProof/>
          <w:lang w:eastAsia="sv-SE"/>
        </w:rPr>
        <mc:AlternateContent>
          <mc:Choice Requires="wps">
            <w:drawing>
              <wp:anchor distT="45720" distB="45720" distL="114300" distR="114300" simplePos="0" relativeHeight="251637760" behindDoc="0" locked="0" layoutInCell="1" allowOverlap="1" wp14:anchorId="3A610AE8" wp14:editId="364F2078">
                <wp:simplePos x="0" y="0"/>
                <wp:positionH relativeFrom="column">
                  <wp:posOffset>0</wp:posOffset>
                </wp:positionH>
                <wp:positionV relativeFrom="paragraph">
                  <wp:posOffset>584200</wp:posOffset>
                </wp:positionV>
                <wp:extent cx="5705475" cy="1404620"/>
                <wp:effectExtent l="0" t="0" r="28575" b="15240"/>
                <wp:wrapTopAndBottom/>
                <wp:docPr id="8"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14:paraId="21E65B57" w14:textId="77777777" w:rsidR="00CF1B5E" w:rsidRDefault="00CF1B5E"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CF1B5E" w:rsidRDefault="00CF1B5E" w:rsidP="00043CB9">
                            <w:pPr>
                              <w:pStyle w:val="Kod"/>
                            </w:pPr>
                            <w:r>
                              <w:t>{</w:t>
                            </w:r>
                          </w:p>
                          <w:p w14:paraId="5E217E25" w14:textId="77777777" w:rsidR="00CF1B5E" w:rsidRDefault="00CF1B5E" w:rsidP="00043CB9">
                            <w:pPr>
                              <w:pStyle w:val="Kod"/>
                            </w:pPr>
                            <w:r>
                              <w:tab/>
                              <w:t>var force;</w:t>
                            </w:r>
                          </w:p>
                          <w:p w14:paraId="45F14B6D" w14:textId="77777777" w:rsidR="00CF1B5E" w:rsidRDefault="00CF1B5E" w:rsidP="00043CB9">
                            <w:pPr>
                              <w:pStyle w:val="Kod"/>
                            </w:pPr>
                            <w:r>
                              <w:tab/>
                            </w:r>
                          </w:p>
                          <w:p w14:paraId="54E76359"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CF1B5E" w:rsidRDefault="00CF1B5E" w:rsidP="00043CB9">
                            <w:pPr>
                              <w:pStyle w:val="Kod"/>
                            </w:pPr>
                            <w:r>
                              <w:tab/>
                              <w:t>{</w:t>
                            </w:r>
                          </w:p>
                          <w:p w14:paraId="30EDBAFF" w14:textId="77777777" w:rsidR="00CF1B5E" w:rsidRDefault="00CF1B5E"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CF1B5E" w:rsidRDefault="00CF1B5E"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CF1B5E" w:rsidRDefault="00CF1B5E" w:rsidP="00043CB9">
                            <w:pPr>
                              <w:pStyle w:val="Kod"/>
                            </w:pPr>
                            <w:r>
                              <w:tab/>
                              <w:t>}</w:t>
                            </w:r>
                          </w:p>
                          <w:p w14:paraId="11B8C48B" w14:textId="77777777" w:rsidR="00CF1B5E" w:rsidRDefault="00CF1B5E" w:rsidP="00043CB9">
                            <w:pPr>
                              <w:pStyle w:val="Kod"/>
                            </w:pPr>
                            <w:r>
                              <w:tab/>
                            </w:r>
                          </w:p>
                          <w:p w14:paraId="7858BA52" w14:textId="77777777" w:rsidR="00CF1B5E" w:rsidRDefault="00CF1B5E" w:rsidP="00043CB9">
                            <w:pPr>
                              <w:pStyle w:val="Kod"/>
                            </w:pPr>
                            <w:r>
                              <w:tab/>
                            </w:r>
                            <w:proofErr w:type="spellStart"/>
                            <w:r>
                              <w:t>return</w:t>
                            </w:r>
                            <w:proofErr w:type="spellEnd"/>
                            <w:r>
                              <w:t xml:space="preserve"> force;</w:t>
                            </w:r>
                          </w:p>
                          <w:p w14:paraId="4865B132" w14:textId="7EF0D3F8"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610AE8" id="_x0000_s1032" type="#_x0000_t202" style="position:absolute;left:0;text-align:left;margin-left:0;margin-top:46pt;width:449.25pt;height:110.6pt;z-index:2516377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TLUJwIAAEwEAAAOAAAAZHJzL2Uyb0RvYy54bWysVNuO0zAQfUfiHyy/06RV2rJR09XSpQhp&#10;WZB2+QDHcRoL22Nst0n5esZOW6oFXhB5sHwZH585Zyar20ErchDOSzAVnU5ySoTh0Eizq+jX5+2b&#10;t5T4wEzDFBhR0aPw9Hb9+tWqt6WYQQeqEY4giPFlbyvahWDLLPO8E5r5CVhh8LAFp1nApdtljWM9&#10;omuVzfJ8kfXgGuuAC+9x9348pOuE37aCh89t60UgqqLILaTRpbGOY7ZesXLnmO0kP9Fg/8BCM2nw&#10;0QvUPQuM7J38DUpL7sBDGyYcdAZtK7lIOWA20/xFNk8dsyLlguJ4e5HJ/z9Y/nj44ohsKopGGabR&#10;omcxBLdH/rOoTm99iUFPFsPC8A4GdDll6u0D8G+eGNh0zOzEnXPQd4I1yG4ab2ZXV0ccH0Hq/hM0&#10;+AzbB0hAQ+t0lA7FIIiOLh0vziAVwnFzvsznxXJOCcezaZEXi1nyLmPl+bp1PnwQoEmcVNSh9Qme&#10;HR58iHRYeQ6Jr3lQstlKpdLC7eqNcuTAsEy26UsZvAhThvQVvZnP5qMCf4XI0/cnCC0D1ruSGgW/&#10;BLEy6vbeNKkaA5NqnCNlZU5CRu1GFcNQD8mxxdmfGpojKutgLG9sR5x04H5Q0mNpV9R/3zMnKFEf&#10;DbpzMy2K2AtpUcyXKCVx1yf19QkzHKEqGigZp5uQ+ifpZu/Qxa1M+ka7RyYnyliySfZTe8WeuF6n&#10;qF8/gfVPAAAA//8DAFBLAwQUAAYACAAAACEAkSxftN0AAAAHAQAADwAAAGRycy9kb3ducmV2Lnht&#10;bEyPwU7DMBBE70j8g7VIXCrqNFGqNGRTQaWeODWUuxsvSUS8Drbbpn+POcFpNZrRzNtqO5tRXMj5&#10;wTLCapmAIG6tHrhDOL7vnwoQPijWarRMCDfysK3v7ypVanvlA12a0IlYwr5UCH0IUymlb3syyi/t&#10;RBy9T+uMClG6TmqnrrHcjDJNkrU0auC40KuJdj21X83ZIKy/m2zx9qEXfLjtX11rcr075oiPD/PL&#10;M4hAc/gLwy9+RIc6Mp3smbUXI0J8JCBs0nijW2yKHMQJIVtlKci6kv/56x8AAAD//wMAUEsBAi0A&#10;FAAGAAgAAAAhALaDOJL+AAAA4QEAABMAAAAAAAAAAAAAAAAAAAAAAFtDb250ZW50X1R5cGVzXS54&#10;bWxQSwECLQAUAAYACAAAACEAOP0h/9YAAACUAQAACwAAAAAAAAAAAAAAAAAvAQAAX3JlbHMvLnJl&#10;bHNQSwECLQAUAAYACAAAACEAQoUy1CcCAABMBAAADgAAAAAAAAAAAAAAAAAuAgAAZHJzL2Uyb0Rv&#10;Yy54bWxQSwECLQAUAAYACAAAACEAkSxftN0AAAAHAQAADwAAAAAAAAAAAAAAAACBBAAAZHJzL2Rv&#10;d25yZXYueG1sUEsFBgAAAAAEAAQA8wAAAIsFAAAAAA==&#10;">
                <v:textbox style="mso-fit-shape-to-text:t">
                  <w:txbxContent>
                    <w:p w14:paraId="21E65B57" w14:textId="77777777" w:rsidR="00CF1B5E" w:rsidRDefault="00CF1B5E" w:rsidP="00043CB9">
                      <w:pPr>
                        <w:pStyle w:val="Kod"/>
                      </w:pPr>
                      <w:r>
                        <w:t xml:space="preserve">vector2D </w:t>
                      </w:r>
                      <w:proofErr w:type="spellStart"/>
                      <w:r>
                        <w:t>function</w:t>
                      </w:r>
                      <w:proofErr w:type="spellEnd"/>
                      <w:r>
                        <w:t xml:space="preserve"> separation(</w:t>
                      </w:r>
                      <w:proofErr w:type="spellStart"/>
                      <w:r>
                        <w:t>array</w:t>
                      </w:r>
                      <w:proofErr w:type="spellEnd"/>
                      <w:r>
                        <w:t xml:space="preserve">&lt;agents&gt; </w:t>
                      </w:r>
                      <w:proofErr w:type="spellStart"/>
                      <w:r>
                        <w:t>neighbors</w:t>
                      </w:r>
                      <w:proofErr w:type="spellEnd"/>
                      <w:r>
                        <w:t>)</w:t>
                      </w:r>
                    </w:p>
                    <w:p w14:paraId="1D4AEAE1" w14:textId="77777777" w:rsidR="00CF1B5E" w:rsidRDefault="00CF1B5E" w:rsidP="00043CB9">
                      <w:pPr>
                        <w:pStyle w:val="Kod"/>
                      </w:pPr>
                      <w:r>
                        <w:t>{</w:t>
                      </w:r>
                    </w:p>
                    <w:p w14:paraId="5E217E25" w14:textId="77777777" w:rsidR="00CF1B5E" w:rsidRDefault="00CF1B5E" w:rsidP="00043CB9">
                      <w:pPr>
                        <w:pStyle w:val="Kod"/>
                      </w:pPr>
                      <w:r>
                        <w:tab/>
                        <w:t>var force;</w:t>
                      </w:r>
                    </w:p>
                    <w:p w14:paraId="45F14B6D" w14:textId="77777777" w:rsidR="00CF1B5E" w:rsidRDefault="00CF1B5E" w:rsidP="00043CB9">
                      <w:pPr>
                        <w:pStyle w:val="Kod"/>
                      </w:pPr>
                      <w:r>
                        <w:tab/>
                      </w:r>
                    </w:p>
                    <w:p w14:paraId="54E76359"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BDB2380" w14:textId="77777777" w:rsidR="00CF1B5E" w:rsidRDefault="00CF1B5E" w:rsidP="00043CB9">
                      <w:pPr>
                        <w:pStyle w:val="Kod"/>
                      </w:pPr>
                      <w:r>
                        <w:tab/>
                        <w:t>{</w:t>
                      </w:r>
                    </w:p>
                    <w:p w14:paraId="30EDBAFF" w14:textId="77777777" w:rsidR="00CF1B5E" w:rsidRDefault="00CF1B5E" w:rsidP="00043CB9">
                      <w:pPr>
                        <w:pStyle w:val="Kod"/>
                      </w:pPr>
                      <w:r>
                        <w:tab/>
                      </w:r>
                      <w:r>
                        <w:tab/>
                        <w:t xml:space="preserve">var offset = </w:t>
                      </w:r>
                      <w:proofErr w:type="spellStart"/>
                      <w:r>
                        <w:t>agentPosition</w:t>
                      </w:r>
                      <w:proofErr w:type="spellEnd"/>
                      <w:r>
                        <w:t xml:space="preserve"> - </w:t>
                      </w:r>
                      <w:proofErr w:type="spellStart"/>
                      <w:r>
                        <w:t>neighbor.position</w:t>
                      </w:r>
                      <w:proofErr w:type="spellEnd"/>
                      <w:r>
                        <w:t>;</w:t>
                      </w:r>
                    </w:p>
                    <w:p w14:paraId="2B2B85C8" w14:textId="77777777" w:rsidR="00CF1B5E" w:rsidRDefault="00CF1B5E" w:rsidP="00043CB9">
                      <w:pPr>
                        <w:pStyle w:val="Kod"/>
                      </w:pPr>
                      <w:r>
                        <w:tab/>
                      </w:r>
                      <w:r>
                        <w:tab/>
                        <w:t xml:space="preserve">force += </w:t>
                      </w:r>
                      <w:proofErr w:type="spellStart"/>
                      <w:r>
                        <w:t>offset.normalize</w:t>
                      </w:r>
                      <w:proofErr w:type="spellEnd"/>
                      <w:r>
                        <w:t>/</w:t>
                      </w:r>
                      <w:proofErr w:type="spellStart"/>
                      <w:r>
                        <w:t>offest.magnitude</w:t>
                      </w:r>
                      <w:proofErr w:type="spellEnd"/>
                      <w:r>
                        <w:t>;</w:t>
                      </w:r>
                    </w:p>
                    <w:p w14:paraId="3FB80586" w14:textId="77777777" w:rsidR="00CF1B5E" w:rsidRDefault="00CF1B5E" w:rsidP="00043CB9">
                      <w:pPr>
                        <w:pStyle w:val="Kod"/>
                      </w:pPr>
                      <w:r>
                        <w:tab/>
                        <w:t>}</w:t>
                      </w:r>
                    </w:p>
                    <w:p w14:paraId="11B8C48B" w14:textId="77777777" w:rsidR="00CF1B5E" w:rsidRDefault="00CF1B5E" w:rsidP="00043CB9">
                      <w:pPr>
                        <w:pStyle w:val="Kod"/>
                      </w:pPr>
                      <w:r>
                        <w:tab/>
                      </w:r>
                    </w:p>
                    <w:p w14:paraId="7858BA52" w14:textId="77777777" w:rsidR="00CF1B5E" w:rsidRDefault="00CF1B5E" w:rsidP="00043CB9">
                      <w:pPr>
                        <w:pStyle w:val="Kod"/>
                      </w:pPr>
                      <w:r>
                        <w:tab/>
                      </w:r>
                      <w:proofErr w:type="spellStart"/>
                      <w:r>
                        <w:t>return</w:t>
                      </w:r>
                      <w:proofErr w:type="spellEnd"/>
                      <w:r>
                        <w:t xml:space="preserve"> force;</w:t>
                      </w:r>
                    </w:p>
                    <w:p w14:paraId="4865B132" w14:textId="7EF0D3F8" w:rsidR="00CF1B5E" w:rsidRDefault="00CF1B5E" w:rsidP="00043CB9">
                      <w:pPr>
                        <w:pStyle w:val="Kod"/>
                      </w:pPr>
                      <w:r>
                        <w:t>}</w:t>
                      </w:r>
                    </w:p>
                  </w:txbxContent>
                </v:textbox>
                <w10:wrap type="topAndBottom"/>
              </v:shape>
            </w:pict>
          </mc:Fallback>
        </mc:AlternateContent>
      </w:r>
      <w:proofErr w:type="spellStart"/>
      <w:r w:rsidR="007F153B" w:rsidRPr="00A45626">
        <w:rPr>
          <w:lang w:val="en-US"/>
        </w:rPr>
        <w:t>Separationsbeteende</w:t>
      </w:r>
      <w:r w:rsidR="00562558" w:rsidRPr="00A45626">
        <w:rPr>
          <w:lang w:val="en-US"/>
        </w:rPr>
        <w:t>t</w:t>
      </w:r>
      <w:bookmarkEnd w:id="32"/>
      <w:proofErr w:type="spellEnd"/>
    </w:p>
    <w:p w14:paraId="14A2739A" w14:textId="5EB63111"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eparationsbeteendet</w:t>
      </w:r>
      <w:proofErr w:type="spellEnd"/>
      <w:r w:rsidR="0064361A">
        <w:rPr>
          <w:lang w:val="en-US"/>
        </w:rPr>
        <w:t>.</w:t>
      </w:r>
    </w:p>
    <w:p w14:paraId="09B2D667" w14:textId="25317A3E" w:rsidR="0017334D" w:rsidRDefault="00EB129F" w:rsidP="00043CB9">
      <w:r w:rsidRPr="00BB4C2C">
        <w:t xml:space="preserve">Sammanhållningsbeteendet ger en agent förmågan att närma, och gruppera, sig med andra agenter i närområdet. </w:t>
      </w:r>
      <w:r w:rsidR="00EC2122">
        <w:t xml:space="preserve">Styrkraften </w:t>
      </w:r>
      <w:r w:rsidR="00542510" w:rsidRPr="00BB4C2C">
        <w:t xml:space="preserve">beräknas genom att beräkna </w:t>
      </w:r>
      <w:r w:rsidR="003B1763" w:rsidRPr="00BB4C2C">
        <w:t>medelpositionen hos de närliggande agenterna.</w:t>
      </w:r>
      <w:r w:rsidR="00997AFC" w:rsidRPr="00BB4C2C">
        <w:t xml:space="preserve"> Styrkraften kan sedan appliceras i riktningen från</w:t>
      </w:r>
      <w:r w:rsidR="009314A8">
        <w:t xml:space="preserve"> </w:t>
      </w:r>
      <w:r w:rsidR="00F85485">
        <w:t>agenten och medelpositionen</w:t>
      </w:r>
      <w:r w:rsidR="007A382A">
        <w:t xml:space="preserve"> (se </w:t>
      </w:r>
      <w:r w:rsidR="007A382A">
        <w:fldChar w:fldCharType="begin"/>
      </w:r>
      <w:r w:rsidR="007A382A">
        <w:instrText xml:space="preserve"> REF _Ref414587218 \n \h </w:instrText>
      </w:r>
      <w:r w:rsidR="007A382A">
        <w:fldChar w:fldCharType="separate"/>
      </w:r>
      <w:r w:rsidR="007A382A">
        <w:t>Figur 10</w:t>
      </w:r>
      <w:r w:rsidR="007A382A">
        <w:fldChar w:fldCharType="end"/>
      </w:r>
      <w:r w:rsidR="007A382A">
        <w:t>)</w:t>
      </w:r>
      <w:r w:rsidR="00F85485">
        <w:t>.</w:t>
      </w:r>
    </w:p>
    <w:p w14:paraId="591A5C6B" w14:textId="77777777" w:rsidR="0000535D" w:rsidRDefault="0000535D" w:rsidP="0000535D">
      <w:pPr>
        <w:pStyle w:val="Figur"/>
      </w:pPr>
      <w:r>
        <w:object w:dxaOrig="2506" w:dyaOrig="2400" w14:anchorId="42E50917">
          <v:shape id="_x0000_i1032" type="#_x0000_t75" style="width:125.45pt;height:119.75pt" o:ole="">
            <v:imagedata r:id="rId26" o:title=""/>
          </v:shape>
          <o:OLEObject Type="Embed" ProgID="Visio.Drawing.15" ShapeID="_x0000_i1032" DrawAspect="Content" ObjectID="_1488350744" r:id="rId27"/>
        </w:object>
      </w:r>
    </w:p>
    <w:p w14:paraId="27317E8B" w14:textId="750154A5" w:rsidR="00712643" w:rsidRDefault="006323EB" w:rsidP="00A45626">
      <w:pPr>
        <w:pStyle w:val="Figurtext"/>
      </w:pPr>
      <w:bookmarkStart w:id="33" w:name="_Ref414587218"/>
      <w:r>
        <w:t>Sammanhållningsbeteende</w:t>
      </w:r>
      <w:r w:rsidR="00562558">
        <w:t>t</w:t>
      </w:r>
      <w:bookmarkEnd w:id="33"/>
    </w:p>
    <w:p w14:paraId="6A7652E7" w14:textId="1D3A4001" w:rsidR="00043CB9" w:rsidRPr="00043CB9" w:rsidRDefault="00043CB9" w:rsidP="00043CB9">
      <w:pPr>
        <w:pStyle w:val="Pseudokod"/>
      </w:pPr>
      <w:proofErr w:type="spellStart"/>
      <w:r>
        <w:rPr>
          <w:lang w:val="en-US"/>
        </w:rPr>
        <w:lastRenderedPageBreak/>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sammanhållningsbeteendet</w:t>
      </w:r>
      <w:proofErr w:type="spellEnd"/>
      <w:r>
        <w:rPr>
          <w:noProof/>
          <w:lang w:eastAsia="sv-SE"/>
        </w:rPr>
        <mc:AlternateContent>
          <mc:Choice Requires="wps">
            <w:drawing>
              <wp:anchor distT="45720" distB="45720" distL="114300" distR="114300" simplePos="0" relativeHeight="251650048" behindDoc="0" locked="0" layoutInCell="1" allowOverlap="1" wp14:anchorId="50BFE0B2" wp14:editId="149D60AF">
                <wp:simplePos x="0" y="0"/>
                <wp:positionH relativeFrom="column">
                  <wp:posOffset>-9525</wp:posOffset>
                </wp:positionH>
                <wp:positionV relativeFrom="paragraph">
                  <wp:posOffset>180975</wp:posOffset>
                </wp:positionV>
                <wp:extent cx="5715000" cy="1404620"/>
                <wp:effectExtent l="0" t="0" r="19050" b="20320"/>
                <wp:wrapTopAndBottom/>
                <wp:docPr id="10"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rgbClr val="FFFFFF"/>
                        </a:solidFill>
                        <a:ln w="9525">
                          <a:solidFill>
                            <a:srgbClr val="000000"/>
                          </a:solidFill>
                          <a:miter lim="800000"/>
                          <a:headEnd/>
                          <a:tailEnd/>
                        </a:ln>
                      </wps:spPr>
                      <wps:txbx>
                        <w:txbxContent>
                          <w:p w14:paraId="4CEABC69" w14:textId="77777777" w:rsidR="002E198B" w:rsidRDefault="00CF1B5E"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rsidR="002E198B">
                              <w:t xml:space="preserve">&lt;agents&gt; </w:t>
                            </w:r>
                            <w:proofErr w:type="spellStart"/>
                            <w:r w:rsidR="002E198B">
                              <w:t>neighbors</w:t>
                            </w:r>
                            <w:proofErr w:type="spellEnd"/>
                            <w:r w:rsidR="002E198B">
                              <w:t>)</w:t>
                            </w:r>
                          </w:p>
                          <w:p w14:paraId="41363D40" w14:textId="644AE847" w:rsidR="00CF1B5E" w:rsidRDefault="00CF1B5E" w:rsidP="00043CB9">
                            <w:pPr>
                              <w:pStyle w:val="Kod"/>
                            </w:pPr>
                            <w:r>
                              <w:t>{</w:t>
                            </w:r>
                          </w:p>
                          <w:p w14:paraId="58D88A21" w14:textId="77777777" w:rsidR="00CF1B5E" w:rsidRDefault="00CF1B5E" w:rsidP="00043CB9">
                            <w:pPr>
                              <w:pStyle w:val="Kod"/>
                            </w:pPr>
                            <w:r>
                              <w:tab/>
                              <w:t>var force;</w:t>
                            </w:r>
                          </w:p>
                          <w:p w14:paraId="0637F194" w14:textId="77777777" w:rsidR="00CF1B5E" w:rsidRDefault="00CF1B5E" w:rsidP="00043CB9">
                            <w:pPr>
                              <w:pStyle w:val="Kod"/>
                            </w:pPr>
                            <w:r>
                              <w:tab/>
                              <w:t xml:space="preserve">var </w:t>
                            </w:r>
                            <w:proofErr w:type="spellStart"/>
                            <w:r>
                              <w:t>centerOfMass</w:t>
                            </w:r>
                            <w:proofErr w:type="spellEnd"/>
                            <w:r>
                              <w:t>;</w:t>
                            </w:r>
                          </w:p>
                          <w:p w14:paraId="2B3B6939" w14:textId="77777777" w:rsidR="00CF1B5E" w:rsidRDefault="00CF1B5E"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CF1B5E" w:rsidRDefault="00CF1B5E" w:rsidP="00043CB9">
                            <w:pPr>
                              <w:pStyle w:val="Kod"/>
                            </w:pPr>
                            <w:r>
                              <w:tab/>
                            </w:r>
                          </w:p>
                          <w:p w14:paraId="41B62AE1"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CF1B5E" w:rsidRDefault="00CF1B5E" w:rsidP="00043CB9">
                            <w:pPr>
                              <w:pStyle w:val="Kod"/>
                            </w:pPr>
                            <w:r>
                              <w:tab/>
                              <w:t>{</w:t>
                            </w:r>
                          </w:p>
                          <w:p w14:paraId="4FDBE397" w14:textId="77777777" w:rsidR="00CF1B5E" w:rsidRDefault="00CF1B5E"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CF1B5E" w:rsidRDefault="00CF1B5E" w:rsidP="00043CB9">
                            <w:pPr>
                              <w:pStyle w:val="Kod"/>
                            </w:pPr>
                            <w:r>
                              <w:tab/>
                              <w:t>}</w:t>
                            </w:r>
                          </w:p>
                          <w:p w14:paraId="24BB18A5" w14:textId="77777777" w:rsidR="00CF1B5E" w:rsidRDefault="00CF1B5E"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CF1B5E" w:rsidRDefault="00CF1B5E" w:rsidP="00043CB9">
                            <w:pPr>
                              <w:pStyle w:val="Kod"/>
                            </w:pPr>
                            <w:r>
                              <w:tab/>
                              <w:t>{</w:t>
                            </w:r>
                          </w:p>
                          <w:p w14:paraId="6A3B7518" w14:textId="77777777" w:rsidR="00CF1B5E" w:rsidRDefault="00CF1B5E"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CF1B5E" w:rsidRDefault="00CF1B5E"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CF1B5E" w:rsidRDefault="00CF1B5E" w:rsidP="00043CB9">
                            <w:pPr>
                              <w:pStyle w:val="Kod"/>
                            </w:pPr>
                            <w:r>
                              <w:tab/>
                              <w:t>}</w:t>
                            </w:r>
                          </w:p>
                          <w:p w14:paraId="270834AD" w14:textId="77777777" w:rsidR="00CF1B5E" w:rsidRDefault="00CF1B5E" w:rsidP="00043CB9">
                            <w:pPr>
                              <w:pStyle w:val="Kod"/>
                            </w:pPr>
                            <w:r>
                              <w:tab/>
                            </w:r>
                            <w:proofErr w:type="spellStart"/>
                            <w:r>
                              <w:t>return</w:t>
                            </w:r>
                            <w:proofErr w:type="spellEnd"/>
                            <w:r>
                              <w:t xml:space="preserve"> force;</w:t>
                            </w:r>
                          </w:p>
                          <w:p w14:paraId="45C5F991" w14:textId="7D6CC8A4"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BFE0B2" id="_x0000_s1033" type="#_x0000_t202" style="position:absolute;left:0;text-align:left;margin-left:-.75pt;margin-top:14.25pt;width:450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wmpKwIAAE0EAAAOAAAAZHJzL2Uyb0RvYy54bWysVMtu2zAQvBfoPxC815IMO06EyEHq1EWB&#10;9AEk/YA1RVlEKZJd0pbcr++Ssl03RS9FfSBI7XJ2dobr27uh02wv0StrKl5Mcs6kEbZWZlvxr8/r&#10;N9ec+QCmBm2NrPhBen63fP3qtnelnNrW6loiIxDjy95VvA3BlVnmRSs78BPrpKFgY7GDQEfcZjVC&#10;T+idzqZ5fpX1FmuHVkjv6evDGOTLhN80UoTPTeNlYLrixC2kFdO6iWu2vIVyi+BaJY404B9YdKAM&#10;FT1DPUAAtkP1B1SnBFpvmzARtsts0yghUw/UTZG/6OapBSdTLySOd2eZ/P+DFZ/2X5CpmrwjeQx0&#10;5NGzHALuqIFplKd3vqSsJ0d5YXhrB0pNrXr3aMU3z4xdtWC28h7R9q2EmugV8WZ2cXXE8RFk03+0&#10;NZWBXbAJaGiwi9qRGozQicfhbA1RYYI+zhfFPM8pJChWzPLZ1TSZl0F5uu7Qh/fSdixuKo7kfYKH&#10;/aMPkQ6Up5RYzVut6rXSOh1wu1lpZHugd7JOv9TBizRtWF/xm/l0PirwVwiiGtmOVX+r1KlAD16r&#10;ruLX5yQoo27vTE0XoAyg9LgnytochYzajSqGYTMkyxYnfza2PpCyaMf3TfNIm9biD856etsV9993&#10;gJIz/cGQOzfFbBaHIR1m8wVJyfAysrmMgBEEVfHA2bhdhTRASTd3Ty6uVdI32j0yOVKmN5tkP85X&#10;HIrLc8r69S+w/AkAAP//AwBQSwMEFAAGAAgAAAAhAG/RBRXdAAAACQEAAA8AAABkcnMvZG93bnJl&#10;di54bWxMj09PwkAQxe8mfofNmHghsAUtltotURJOnqh4X7pj29idrbsLlG/vcMLT/Hkvb35TrEfb&#10;ixP60DlSMJ8lIJBqZzpqFOw/t9MMRIiajO4doYILBliX93eFzo070w5PVWwEh1DItYI2xiGXMtQt&#10;Wh1mbkBi7dt5qyOPvpHG6zOH214ukmQpre6IL7R6wE2L9U91tAqWv9XT5OPLTGh32b772qZms0+V&#10;enwY315BRBzjzQxXfEaHkpkO7kgmiF7BdJ6yU8Ei48p6tro2B148r15AloX8/0H5BwAA//8DAFBL&#10;AQItABQABgAIAAAAIQC2gziS/gAAAOEBAAATAAAAAAAAAAAAAAAAAAAAAABbQ29udGVudF9UeXBl&#10;c10ueG1sUEsBAi0AFAAGAAgAAAAhADj9If/WAAAAlAEAAAsAAAAAAAAAAAAAAAAALwEAAF9yZWxz&#10;Ly5yZWxzUEsBAi0AFAAGAAgAAAAhACj3CakrAgAATQQAAA4AAAAAAAAAAAAAAAAALgIAAGRycy9l&#10;Mm9Eb2MueG1sUEsBAi0AFAAGAAgAAAAhAG/RBRXdAAAACQEAAA8AAAAAAAAAAAAAAAAAhQQAAGRy&#10;cy9kb3ducmV2LnhtbFBLBQYAAAAABAAEAPMAAACPBQAAAAA=&#10;">
                <v:textbox style="mso-fit-shape-to-text:t">
                  <w:txbxContent>
                    <w:p w14:paraId="4CEABC69" w14:textId="77777777" w:rsidR="002E198B" w:rsidRDefault="00CF1B5E" w:rsidP="00043CB9">
                      <w:pPr>
                        <w:pStyle w:val="Kod"/>
                      </w:pPr>
                      <w:r>
                        <w:t xml:space="preserve">vector2D </w:t>
                      </w:r>
                      <w:proofErr w:type="spellStart"/>
                      <w:r>
                        <w:t>function</w:t>
                      </w:r>
                      <w:proofErr w:type="spellEnd"/>
                      <w:r>
                        <w:t xml:space="preserve"> </w:t>
                      </w:r>
                      <w:proofErr w:type="spellStart"/>
                      <w:r>
                        <w:t>cohesion</w:t>
                      </w:r>
                      <w:proofErr w:type="spellEnd"/>
                      <w:r>
                        <w:t>(</w:t>
                      </w:r>
                      <w:proofErr w:type="spellStart"/>
                      <w:r>
                        <w:t>array</w:t>
                      </w:r>
                      <w:proofErr w:type="spellEnd"/>
                      <w:r w:rsidR="002E198B">
                        <w:t xml:space="preserve">&lt;agents&gt; </w:t>
                      </w:r>
                      <w:proofErr w:type="spellStart"/>
                      <w:r w:rsidR="002E198B">
                        <w:t>neighbors</w:t>
                      </w:r>
                      <w:proofErr w:type="spellEnd"/>
                      <w:r w:rsidR="002E198B">
                        <w:t>)</w:t>
                      </w:r>
                    </w:p>
                    <w:p w14:paraId="41363D40" w14:textId="644AE847" w:rsidR="00CF1B5E" w:rsidRDefault="00CF1B5E" w:rsidP="00043CB9">
                      <w:pPr>
                        <w:pStyle w:val="Kod"/>
                      </w:pPr>
                      <w:r>
                        <w:t>{</w:t>
                      </w:r>
                    </w:p>
                    <w:p w14:paraId="58D88A21" w14:textId="77777777" w:rsidR="00CF1B5E" w:rsidRDefault="00CF1B5E" w:rsidP="00043CB9">
                      <w:pPr>
                        <w:pStyle w:val="Kod"/>
                      </w:pPr>
                      <w:r>
                        <w:tab/>
                        <w:t>var force;</w:t>
                      </w:r>
                    </w:p>
                    <w:p w14:paraId="0637F194" w14:textId="77777777" w:rsidR="00CF1B5E" w:rsidRDefault="00CF1B5E" w:rsidP="00043CB9">
                      <w:pPr>
                        <w:pStyle w:val="Kod"/>
                      </w:pPr>
                      <w:r>
                        <w:tab/>
                        <w:t xml:space="preserve">var </w:t>
                      </w:r>
                      <w:proofErr w:type="spellStart"/>
                      <w:r>
                        <w:t>centerOfMass</w:t>
                      </w:r>
                      <w:proofErr w:type="spellEnd"/>
                      <w:r>
                        <w:t>;</w:t>
                      </w:r>
                    </w:p>
                    <w:p w14:paraId="2B3B6939" w14:textId="77777777" w:rsidR="00CF1B5E" w:rsidRDefault="00CF1B5E"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21407ADD" w14:textId="77777777" w:rsidR="00CF1B5E" w:rsidRDefault="00CF1B5E" w:rsidP="00043CB9">
                      <w:pPr>
                        <w:pStyle w:val="Kod"/>
                      </w:pPr>
                      <w:r>
                        <w:tab/>
                      </w:r>
                    </w:p>
                    <w:p w14:paraId="41B62AE1"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0497D53B" w14:textId="77777777" w:rsidR="00CF1B5E" w:rsidRDefault="00CF1B5E" w:rsidP="00043CB9">
                      <w:pPr>
                        <w:pStyle w:val="Kod"/>
                      </w:pPr>
                      <w:r>
                        <w:tab/>
                        <w:t>{</w:t>
                      </w:r>
                    </w:p>
                    <w:p w14:paraId="4FDBE397" w14:textId="77777777" w:rsidR="00CF1B5E" w:rsidRDefault="00CF1B5E" w:rsidP="00043CB9">
                      <w:pPr>
                        <w:pStyle w:val="Kod"/>
                      </w:pPr>
                      <w:r>
                        <w:tab/>
                      </w:r>
                      <w:r>
                        <w:tab/>
                      </w:r>
                      <w:proofErr w:type="spellStart"/>
                      <w:r>
                        <w:t>centerOfMass</w:t>
                      </w:r>
                      <w:proofErr w:type="spellEnd"/>
                      <w:r>
                        <w:t xml:space="preserve"> += </w:t>
                      </w:r>
                      <w:proofErr w:type="spellStart"/>
                      <w:r>
                        <w:t>neighbor.position</w:t>
                      </w:r>
                      <w:proofErr w:type="spellEnd"/>
                      <w:r>
                        <w:t>;</w:t>
                      </w:r>
                    </w:p>
                    <w:p w14:paraId="25FAE1F4" w14:textId="6EBE012E" w:rsidR="00CF1B5E" w:rsidRDefault="00CF1B5E" w:rsidP="00043CB9">
                      <w:pPr>
                        <w:pStyle w:val="Kod"/>
                      </w:pPr>
                      <w:r>
                        <w:tab/>
                        <w:t>}</w:t>
                      </w:r>
                    </w:p>
                    <w:p w14:paraId="24BB18A5" w14:textId="77777777" w:rsidR="00CF1B5E" w:rsidRDefault="00CF1B5E" w:rsidP="00043CB9">
                      <w:pPr>
                        <w:pStyle w:val="Kod"/>
                      </w:pPr>
                      <w:r>
                        <w:tab/>
                      </w:r>
                      <w:proofErr w:type="spellStart"/>
                      <w:r>
                        <w:t>if</w:t>
                      </w:r>
                      <w:proofErr w:type="spellEnd"/>
                      <w:r>
                        <w:t>(</w:t>
                      </w:r>
                      <w:proofErr w:type="spellStart"/>
                      <w:r>
                        <w:t>neighborCount</w:t>
                      </w:r>
                      <w:proofErr w:type="spellEnd"/>
                      <w:r>
                        <w:t xml:space="preserve"> &gt; 0)</w:t>
                      </w:r>
                    </w:p>
                    <w:p w14:paraId="38AD44F6" w14:textId="77777777" w:rsidR="00CF1B5E" w:rsidRDefault="00CF1B5E" w:rsidP="00043CB9">
                      <w:pPr>
                        <w:pStyle w:val="Kod"/>
                      </w:pPr>
                      <w:r>
                        <w:tab/>
                        <w:t>{</w:t>
                      </w:r>
                    </w:p>
                    <w:p w14:paraId="6A3B7518" w14:textId="77777777" w:rsidR="00CF1B5E" w:rsidRDefault="00CF1B5E" w:rsidP="00043CB9">
                      <w:pPr>
                        <w:pStyle w:val="Kod"/>
                      </w:pPr>
                      <w:r>
                        <w:tab/>
                      </w:r>
                      <w:r>
                        <w:tab/>
                      </w:r>
                      <w:proofErr w:type="spellStart"/>
                      <w:r>
                        <w:t>centerOfMass</w:t>
                      </w:r>
                      <w:proofErr w:type="spellEnd"/>
                      <w:r>
                        <w:t xml:space="preserve"> = </w:t>
                      </w:r>
                      <w:proofErr w:type="spellStart"/>
                      <w:proofErr w:type="gramStart"/>
                      <w:r>
                        <w:t>centerOfMass</w:t>
                      </w:r>
                      <w:proofErr w:type="spellEnd"/>
                      <w:r>
                        <w:t xml:space="preserve"> / </w:t>
                      </w:r>
                      <w:proofErr w:type="spellStart"/>
                      <w:r>
                        <w:t>neighborCount</w:t>
                      </w:r>
                      <w:proofErr w:type="spellEnd"/>
                      <w:proofErr w:type="gramEnd"/>
                      <w:r>
                        <w:t>;</w:t>
                      </w:r>
                    </w:p>
                    <w:p w14:paraId="060810DC" w14:textId="77777777" w:rsidR="00CF1B5E" w:rsidRDefault="00CF1B5E" w:rsidP="00043CB9">
                      <w:pPr>
                        <w:pStyle w:val="Kod"/>
                      </w:pPr>
                      <w:r>
                        <w:tab/>
                      </w:r>
                      <w:r>
                        <w:tab/>
                        <w:t xml:space="preserve">force = </w:t>
                      </w:r>
                      <w:proofErr w:type="spellStart"/>
                      <w:r>
                        <w:t>seek</w:t>
                      </w:r>
                      <w:proofErr w:type="spellEnd"/>
                      <w:r>
                        <w:t>(</w:t>
                      </w:r>
                      <w:proofErr w:type="spellStart"/>
                      <w:r>
                        <w:t>centerOfMass</w:t>
                      </w:r>
                      <w:proofErr w:type="spellEnd"/>
                      <w:r>
                        <w:t>);</w:t>
                      </w:r>
                    </w:p>
                    <w:p w14:paraId="61201666" w14:textId="07248803" w:rsidR="00CF1B5E" w:rsidRDefault="00CF1B5E" w:rsidP="00043CB9">
                      <w:pPr>
                        <w:pStyle w:val="Kod"/>
                      </w:pPr>
                      <w:r>
                        <w:tab/>
                        <w:t>}</w:t>
                      </w:r>
                    </w:p>
                    <w:p w14:paraId="270834AD" w14:textId="77777777" w:rsidR="00CF1B5E" w:rsidRDefault="00CF1B5E" w:rsidP="00043CB9">
                      <w:pPr>
                        <w:pStyle w:val="Kod"/>
                      </w:pPr>
                      <w:r>
                        <w:tab/>
                      </w:r>
                      <w:proofErr w:type="spellStart"/>
                      <w:r>
                        <w:t>return</w:t>
                      </w:r>
                      <w:proofErr w:type="spellEnd"/>
                      <w:r>
                        <w:t xml:space="preserve"> force;</w:t>
                      </w:r>
                    </w:p>
                    <w:p w14:paraId="45C5F991" w14:textId="7D6CC8A4" w:rsidR="00CF1B5E" w:rsidRDefault="00CF1B5E" w:rsidP="00043CB9">
                      <w:pPr>
                        <w:pStyle w:val="Kod"/>
                      </w:pPr>
                      <w:r>
                        <w:t>}</w:t>
                      </w:r>
                    </w:p>
                  </w:txbxContent>
                </v:textbox>
                <w10:wrap type="topAndBottom"/>
              </v:shape>
            </w:pict>
          </mc:Fallback>
        </mc:AlternateContent>
      </w:r>
      <w:r w:rsidR="0064361A">
        <w:rPr>
          <w:noProof/>
        </w:rPr>
        <w:t>.</w:t>
      </w:r>
    </w:p>
    <w:p w14:paraId="2E5DC565" w14:textId="493EAB14" w:rsidR="00C03A70" w:rsidRDefault="00712643" w:rsidP="00043CB9">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 xml:space="preserve">t. </w:t>
      </w:r>
      <w:r w:rsidR="00485626">
        <w:t>Styrk</w:t>
      </w:r>
      <w:r w:rsidR="00574986" w:rsidRPr="00BB4C2C">
        <w:t xml:space="preserve">raften 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C05026">
        <w:t xml:space="preserve"> (se </w:t>
      </w:r>
      <w:r w:rsidR="00C05026">
        <w:fldChar w:fldCharType="begin"/>
      </w:r>
      <w:r w:rsidR="00C05026">
        <w:instrText xml:space="preserve"> REF _Ref414587250 \n \h </w:instrText>
      </w:r>
      <w:r w:rsidR="00C05026">
        <w:fldChar w:fldCharType="separate"/>
      </w:r>
      <w:r w:rsidR="00C05026">
        <w:t>Figur 11</w:t>
      </w:r>
      <w:r w:rsidR="00C05026">
        <w:fldChar w:fldCharType="end"/>
      </w:r>
      <w:r w:rsidR="00C05026">
        <w:t>)</w:t>
      </w:r>
      <w:r w:rsidR="00CC5ECD" w:rsidRPr="00BB4C2C">
        <w:t>.</w:t>
      </w:r>
    </w:p>
    <w:p w14:paraId="06C54DAB" w14:textId="77E09538" w:rsidR="00CC3E8B" w:rsidRDefault="002E198B" w:rsidP="00CC15FA">
      <w:pPr>
        <w:pStyle w:val="Figur"/>
      </w:pPr>
      <w:r>
        <w:object w:dxaOrig="2506" w:dyaOrig="2536" w14:anchorId="6B4A61BD">
          <v:shape id="_x0000_i1033" type="#_x0000_t75" style="width:132.7pt;height:134.3pt" o:ole="">
            <v:imagedata r:id="rId28" o:title=""/>
          </v:shape>
          <o:OLEObject Type="Embed" ProgID="Visio.Drawing.15" ShapeID="_x0000_i1033" DrawAspect="Content" ObjectID="_1488350745" r:id="rId29"/>
        </w:object>
      </w:r>
    </w:p>
    <w:p w14:paraId="6790252E" w14:textId="7DC976C8" w:rsidR="00CC15FA" w:rsidRDefault="00F84569" w:rsidP="00CC15FA">
      <w:pPr>
        <w:pStyle w:val="Figurtext"/>
        <w:rPr>
          <w:lang w:val="en-US"/>
        </w:rPr>
      </w:pPr>
      <w:bookmarkStart w:id="34" w:name="_Ref414587250"/>
      <w:r w:rsidRPr="00043CB9">
        <w:rPr>
          <w:noProof/>
          <w:lang w:eastAsia="sv-SE"/>
        </w:rPr>
        <mc:AlternateContent>
          <mc:Choice Requires="wps">
            <w:drawing>
              <wp:anchor distT="45720" distB="45720" distL="114300" distR="114300" simplePos="0" relativeHeight="251666432" behindDoc="0" locked="0" layoutInCell="1" allowOverlap="1" wp14:anchorId="2C9B914A" wp14:editId="6563C218">
                <wp:simplePos x="0" y="0"/>
                <wp:positionH relativeFrom="column">
                  <wp:posOffset>9525</wp:posOffset>
                </wp:positionH>
                <wp:positionV relativeFrom="paragraph">
                  <wp:posOffset>481330</wp:posOffset>
                </wp:positionV>
                <wp:extent cx="5695950" cy="1404620"/>
                <wp:effectExtent l="0" t="0" r="19050" b="23495"/>
                <wp:wrapTopAndBottom/>
                <wp:docPr id="12"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3B424EF0" w14:textId="62795FB5" w:rsidR="00CF1B5E" w:rsidRDefault="00CF1B5E"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CF1B5E" w:rsidRDefault="00CF1B5E" w:rsidP="00043CB9">
                            <w:pPr>
                              <w:pStyle w:val="Kod"/>
                            </w:pPr>
                            <w:r>
                              <w:t>{</w:t>
                            </w:r>
                          </w:p>
                          <w:p w14:paraId="64A9496A" w14:textId="77777777" w:rsidR="00CF1B5E" w:rsidRDefault="00CF1B5E" w:rsidP="00043CB9">
                            <w:pPr>
                              <w:pStyle w:val="Kod"/>
                            </w:pPr>
                            <w:r>
                              <w:tab/>
                              <w:t>var force;</w:t>
                            </w:r>
                          </w:p>
                          <w:p w14:paraId="4D725DAB" w14:textId="77777777" w:rsidR="00CF1B5E" w:rsidRDefault="00CF1B5E" w:rsidP="00043CB9">
                            <w:pPr>
                              <w:pStyle w:val="Kod"/>
                            </w:pPr>
                            <w:r>
                              <w:tab/>
                              <w:t xml:space="preserve">var </w:t>
                            </w:r>
                            <w:proofErr w:type="spellStart"/>
                            <w:r>
                              <w:t>averageHeading</w:t>
                            </w:r>
                            <w:proofErr w:type="spellEnd"/>
                            <w:r>
                              <w:t>;</w:t>
                            </w:r>
                          </w:p>
                          <w:p w14:paraId="3780541F" w14:textId="77777777" w:rsidR="00CF1B5E" w:rsidRDefault="00CF1B5E"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CF1B5E" w:rsidRDefault="00CF1B5E" w:rsidP="00043CB9">
                            <w:pPr>
                              <w:pStyle w:val="Kod"/>
                            </w:pPr>
                            <w:r>
                              <w:tab/>
                            </w:r>
                          </w:p>
                          <w:p w14:paraId="037F76FD"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CF1B5E" w:rsidRDefault="00CF1B5E" w:rsidP="00043CB9">
                            <w:pPr>
                              <w:pStyle w:val="Kod"/>
                            </w:pPr>
                            <w:r>
                              <w:tab/>
                              <w:t>{</w:t>
                            </w:r>
                          </w:p>
                          <w:p w14:paraId="629C9B08" w14:textId="77777777" w:rsidR="00CF1B5E" w:rsidRDefault="00CF1B5E"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CF1B5E" w:rsidRDefault="00CF1B5E" w:rsidP="00043CB9">
                            <w:pPr>
                              <w:pStyle w:val="Kod"/>
                            </w:pPr>
                            <w:r>
                              <w:tab/>
                              <w:t>}</w:t>
                            </w:r>
                          </w:p>
                          <w:p w14:paraId="391F55A4" w14:textId="77777777" w:rsidR="00CF1B5E" w:rsidRDefault="00CF1B5E" w:rsidP="00043CB9">
                            <w:pPr>
                              <w:pStyle w:val="Kod"/>
                            </w:pPr>
                            <w:r>
                              <w:tab/>
                            </w:r>
                          </w:p>
                          <w:p w14:paraId="022544FB" w14:textId="77777777" w:rsidR="00CF1B5E" w:rsidRDefault="00CF1B5E"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CF1B5E" w:rsidRDefault="00CF1B5E" w:rsidP="00043CB9">
                            <w:pPr>
                              <w:pStyle w:val="Kod"/>
                            </w:pPr>
                            <w:r>
                              <w:tab/>
                              <w:t>{</w:t>
                            </w:r>
                          </w:p>
                          <w:p w14:paraId="6230FFAA" w14:textId="77777777" w:rsidR="00CF1B5E" w:rsidRDefault="00CF1B5E"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CF1B5E" w:rsidRDefault="00CF1B5E"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CF1B5E" w:rsidRDefault="00CF1B5E" w:rsidP="00043CB9">
                            <w:pPr>
                              <w:pStyle w:val="Kod"/>
                            </w:pPr>
                            <w:r>
                              <w:tab/>
                              <w:t>}</w:t>
                            </w:r>
                          </w:p>
                          <w:p w14:paraId="53523049" w14:textId="77777777" w:rsidR="00CF1B5E" w:rsidRDefault="00CF1B5E" w:rsidP="00043CB9">
                            <w:pPr>
                              <w:pStyle w:val="Kod"/>
                            </w:pPr>
                            <w:r>
                              <w:tab/>
                            </w:r>
                          </w:p>
                          <w:p w14:paraId="13133B7C" w14:textId="77777777" w:rsidR="00CF1B5E" w:rsidRDefault="00CF1B5E" w:rsidP="00043CB9">
                            <w:pPr>
                              <w:pStyle w:val="Kod"/>
                            </w:pPr>
                            <w:r>
                              <w:tab/>
                            </w:r>
                            <w:proofErr w:type="spellStart"/>
                            <w:r>
                              <w:t>return</w:t>
                            </w:r>
                            <w:proofErr w:type="spellEnd"/>
                            <w:r>
                              <w:t xml:space="preserve"> force;</w:t>
                            </w:r>
                          </w:p>
                          <w:p w14:paraId="02D9A325" w14:textId="25204810" w:rsidR="00CF1B5E" w:rsidRDefault="00CF1B5E" w:rsidP="00043CB9">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9B914A" id="_x0000_s1034" type="#_x0000_t202" style="position:absolute;left:0;text-align:left;margin-left:.75pt;margin-top:37.9pt;width:448.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MSJwIAAE0EAAAOAAAAZHJzL2Uyb0RvYy54bWysVNuO0zAQfUfiHyy/06RRW7ZR09XSpQhp&#10;WZB2+QDHcRoL3xi7TcrXM3baUi3wgsiD5fGMj2fOmcnqdtCKHAR4aU1Fp5OcEmG4baTZVfTr8/bN&#10;DSU+MNMwZY2o6FF4ert+/WrVu1IUtrOqEUAQxPiydxXtQnBllnneCc38xDph0Nla0CygCbusAdYj&#10;ulZZkeeLrLfQOLBceI+n96OTrhN+2woePretF4GoimJuIa2Q1jqu2XrFyh0w10l+SoP9QxaaSYOP&#10;XqDuWWBkD/I3KC05WG/bMOFWZ7ZtJRepBqxmmr+o5qljTqRakBzvLjT5/wfLHw9fgMgGtSsoMUyj&#10;Rs9iCLDHAopIT+98iVFPDuPC8M4OGJpK9e7B8m+eGLvpmNmJOwDbd4I1mN403syuro44PoLU/Sfb&#10;4DNsH2wCGlrQkTtkgyA6ynS8SIOpEI6H88Vyvpyji6NvOstniyKJl7HyfN2BDx+E1SRuKgqofYJn&#10;hwcfYjqsPIfE17xVstlKpZIBu3qjgBwY9sk2famCF2HKkL6iy3kxHxn4K0Sevj9BaBmw4ZXUFb25&#10;BLEy8vbeNKkdA5Nq3GPKypyIjNyNLIahHpJkN2d9atsckVmwY3/jPOKms/CDkh57u6L++56BoER9&#10;NKjOcjqbxWFIxmz+FqkkcO2prz3McISqaKBk3G5CGqDEm7tDFbcy8RvlHjM5pYw9m2g/zVccims7&#10;Rf36C6x/AgAA//8DAFBLAwQUAAYACAAAACEACAlhMtwAAAAIAQAADwAAAGRycy9kb3ducmV2Lnht&#10;bEyPwW7CMBBE70j8g7WVekHFKVUgpHFQi8SpJ1J6N/E2iRqvg20g/H23J3qcndHsm2Iz2l5c0IfO&#10;kYLneQICqXamo0bB4XP3lIEIUZPRvSNUcMMAm3I6KXRu3JX2eKliI7iEQq4VtDEOuZShbtHqMHcD&#10;EnvfzlsdWfpGGq+vXG57uUiSpbS6I/7Q6gG3LdY/1dkqWJ6ql9nHl5nR/rZ797VNzfaQKvX4ML69&#10;gog4xnsY/vAZHUpmOrozmSB61ikHFaxSHsB2ts74cFSwWK8SkGUh/w8ofwEAAP//AwBQSwECLQAU&#10;AAYACAAAACEAtoM4kv4AAADhAQAAEwAAAAAAAAAAAAAAAAAAAAAAW0NvbnRlbnRfVHlwZXNdLnht&#10;bFBLAQItABQABgAIAAAAIQA4/SH/1gAAAJQBAAALAAAAAAAAAAAAAAAAAC8BAABfcmVscy8ucmVs&#10;c1BLAQItABQABgAIAAAAIQAvzHMSJwIAAE0EAAAOAAAAAAAAAAAAAAAAAC4CAABkcnMvZTJvRG9j&#10;LnhtbFBLAQItABQABgAIAAAAIQAICWEy3AAAAAgBAAAPAAAAAAAAAAAAAAAAAIEEAABkcnMvZG93&#10;bnJldi54bWxQSwUGAAAAAAQABADzAAAAigUAAAAA&#10;">
                <v:textbox style="mso-fit-shape-to-text:t">
                  <w:txbxContent>
                    <w:p w14:paraId="3B424EF0" w14:textId="62795FB5" w:rsidR="00CF1B5E" w:rsidRDefault="00CF1B5E" w:rsidP="00043CB9">
                      <w:pPr>
                        <w:pStyle w:val="Kod"/>
                      </w:pPr>
                      <w:r>
                        <w:t xml:space="preserve">vector2D </w:t>
                      </w:r>
                      <w:proofErr w:type="spellStart"/>
                      <w:r>
                        <w:t>function</w:t>
                      </w:r>
                      <w:proofErr w:type="spellEnd"/>
                      <w:r>
                        <w:t xml:space="preserve"> </w:t>
                      </w:r>
                      <w:proofErr w:type="spellStart"/>
                      <w:r>
                        <w:t>alignment</w:t>
                      </w:r>
                      <w:proofErr w:type="spellEnd"/>
                      <w:r>
                        <w:t>(</w:t>
                      </w:r>
                      <w:proofErr w:type="spellStart"/>
                      <w:r>
                        <w:t>array</w:t>
                      </w:r>
                      <w:proofErr w:type="spellEnd"/>
                      <w:r>
                        <w:t xml:space="preserve">&lt;agents&gt; </w:t>
                      </w:r>
                      <w:proofErr w:type="spellStart"/>
                      <w:r>
                        <w:t>neighbors</w:t>
                      </w:r>
                      <w:proofErr w:type="spellEnd"/>
                      <w:r>
                        <w:t>)</w:t>
                      </w:r>
                    </w:p>
                    <w:p w14:paraId="79DB145E" w14:textId="77777777" w:rsidR="00CF1B5E" w:rsidRDefault="00CF1B5E" w:rsidP="00043CB9">
                      <w:pPr>
                        <w:pStyle w:val="Kod"/>
                      </w:pPr>
                      <w:r>
                        <w:t>{</w:t>
                      </w:r>
                    </w:p>
                    <w:p w14:paraId="64A9496A" w14:textId="77777777" w:rsidR="00CF1B5E" w:rsidRDefault="00CF1B5E" w:rsidP="00043CB9">
                      <w:pPr>
                        <w:pStyle w:val="Kod"/>
                      </w:pPr>
                      <w:r>
                        <w:tab/>
                        <w:t>var force;</w:t>
                      </w:r>
                    </w:p>
                    <w:p w14:paraId="4D725DAB" w14:textId="77777777" w:rsidR="00CF1B5E" w:rsidRDefault="00CF1B5E" w:rsidP="00043CB9">
                      <w:pPr>
                        <w:pStyle w:val="Kod"/>
                      </w:pPr>
                      <w:r>
                        <w:tab/>
                        <w:t xml:space="preserve">var </w:t>
                      </w:r>
                      <w:proofErr w:type="spellStart"/>
                      <w:r>
                        <w:t>averageHeading</w:t>
                      </w:r>
                      <w:proofErr w:type="spellEnd"/>
                      <w:r>
                        <w:t>;</w:t>
                      </w:r>
                    </w:p>
                    <w:p w14:paraId="3780541F" w14:textId="77777777" w:rsidR="00CF1B5E" w:rsidRDefault="00CF1B5E" w:rsidP="00043CB9">
                      <w:pPr>
                        <w:pStyle w:val="Kod"/>
                      </w:pPr>
                      <w:r>
                        <w:tab/>
                        <w:t xml:space="preserve">var </w:t>
                      </w:r>
                      <w:proofErr w:type="spellStart"/>
                      <w:r>
                        <w:t>neighborCount</w:t>
                      </w:r>
                      <w:proofErr w:type="spellEnd"/>
                      <w:r>
                        <w:t xml:space="preserve"> = </w:t>
                      </w:r>
                      <w:proofErr w:type="spellStart"/>
                      <w:r>
                        <w:t>neighbor.size</w:t>
                      </w:r>
                      <w:proofErr w:type="spellEnd"/>
                      <w:r>
                        <w:t>;</w:t>
                      </w:r>
                    </w:p>
                    <w:p w14:paraId="5127EB6C" w14:textId="77777777" w:rsidR="00CF1B5E" w:rsidRDefault="00CF1B5E" w:rsidP="00043CB9">
                      <w:pPr>
                        <w:pStyle w:val="Kod"/>
                      </w:pPr>
                      <w:r>
                        <w:tab/>
                      </w:r>
                    </w:p>
                    <w:p w14:paraId="037F76FD" w14:textId="77777777" w:rsidR="00CF1B5E" w:rsidRDefault="00CF1B5E" w:rsidP="00043CB9">
                      <w:pPr>
                        <w:pStyle w:val="Kod"/>
                      </w:pPr>
                      <w:r>
                        <w:tab/>
                      </w:r>
                      <w:proofErr w:type="spellStart"/>
                      <w:r>
                        <w:t>foreach</w:t>
                      </w:r>
                      <w:proofErr w:type="spellEnd"/>
                      <w:r>
                        <w:t>(</w:t>
                      </w:r>
                      <w:proofErr w:type="spellStart"/>
                      <w:r>
                        <w:t>neighbor</w:t>
                      </w:r>
                      <w:proofErr w:type="spellEnd"/>
                      <w:r>
                        <w:t xml:space="preserve"> in </w:t>
                      </w:r>
                      <w:proofErr w:type="spellStart"/>
                      <w:r>
                        <w:t>neighbors</w:t>
                      </w:r>
                      <w:proofErr w:type="spellEnd"/>
                      <w:r>
                        <w:t>)</w:t>
                      </w:r>
                    </w:p>
                    <w:p w14:paraId="4C0478D7" w14:textId="77777777" w:rsidR="00CF1B5E" w:rsidRDefault="00CF1B5E" w:rsidP="00043CB9">
                      <w:pPr>
                        <w:pStyle w:val="Kod"/>
                      </w:pPr>
                      <w:r>
                        <w:tab/>
                        <w:t>{</w:t>
                      </w:r>
                    </w:p>
                    <w:p w14:paraId="629C9B08" w14:textId="77777777" w:rsidR="00CF1B5E" w:rsidRDefault="00CF1B5E" w:rsidP="00043CB9">
                      <w:pPr>
                        <w:pStyle w:val="Kod"/>
                      </w:pPr>
                      <w:r>
                        <w:tab/>
                      </w:r>
                      <w:r>
                        <w:tab/>
                      </w:r>
                      <w:proofErr w:type="spellStart"/>
                      <w:r>
                        <w:t>averageHeading</w:t>
                      </w:r>
                      <w:proofErr w:type="spellEnd"/>
                      <w:r>
                        <w:t xml:space="preserve"> += </w:t>
                      </w:r>
                      <w:proofErr w:type="spellStart"/>
                      <w:r>
                        <w:t>neighbor.heading</w:t>
                      </w:r>
                      <w:proofErr w:type="spellEnd"/>
                      <w:r>
                        <w:t>;</w:t>
                      </w:r>
                    </w:p>
                    <w:p w14:paraId="2CF47453" w14:textId="77777777" w:rsidR="00CF1B5E" w:rsidRDefault="00CF1B5E" w:rsidP="00043CB9">
                      <w:pPr>
                        <w:pStyle w:val="Kod"/>
                      </w:pPr>
                      <w:r>
                        <w:tab/>
                        <w:t>}</w:t>
                      </w:r>
                    </w:p>
                    <w:p w14:paraId="391F55A4" w14:textId="77777777" w:rsidR="00CF1B5E" w:rsidRDefault="00CF1B5E" w:rsidP="00043CB9">
                      <w:pPr>
                        <w:pStyle w:val="Kod"/>
                      </w:pPr>
                      <w:r>
                        <w:tab/>
                      </w:r>
                    </w:p>
                    <w:p w14:paraId="022544FB" w14:textId="77777777" w:rsidR="00CF1B5E" w:rsidRDefault="00CF1B5E" w:rsidP="00043CB9">
                      <w:pPr>
                        <w:pStyle w:val="Kod"/>
                      </w:pPr>
                      <w:r>
                        <w:tab/>
                      </w:r>
                      <w:proofErr w:type="spellStart"/>
                      <w:r>
                        <w:t>if</w:t>
                      </w:r>
                      <w:proofErr w:type="spellEnd"/>
                      <w:r>
                        <w:t>(</w:t>
                      </w:r>
                      <w:proofErr w:type="spellStart"/>
                      <w:r>
                        <w:t>neighborCount</w:t>
                      </w:r>
                      <w:proofErr w:type="spellEnd"/>
                      <w:r>
                        <w:t xml:space="preserve"> &gt; 0)</w:t>
                      </w:r>
                    </w:p>
                    <w:p w14:paraId="6AD400D6" w14:textId="77777777" w:rsidR="00CF1B5E" w:rsidRDefault="00CF1B5E" w:rsidP="00043CB9">
                      <w:pPr>
                        <w:pStyle w:val="Kod"/>
                      </w:pPr>
                      <w:r>
                        <w:tab/>
                        <w:t>{</w:t>
                      </w:r>
                    </w:p>
                    <w:p w14:paraId="6230FFAA" w14:textId="77777777" w:rsidR="00CF1B5E" w:rsidRDefault="00CF1B5E" w:rsidP="00043CB9">
                      <w:pPr>
                        <w:pStyle w:val="Kod"/>
                      </w:pPr>
                      <w:r>
                        <w:tab/>
                      </w:r>
                      <w:r>
                        <w:tab/>
                      </w:r>
                      <w:proofErr w:type="spellStart"/>
                      <w:r>
                        <w:t>averageHeading</w:t>
                      </w:r>
                      <w:proofErr w:type="spellEnd"/>
                      <w:r>
                        <w:t xml:space="preserve"> = </w:t>
                      </w:r>
                      <w:proofErr w:type="spellStart"/>
                      <w:proofErr w:type="gramStart"/>
                      <w:r>
                        <w:t>averageHeading</w:t>
                      </w:r>
                      <w:proofErr w:type="spellEnd"/>
                      <w:r>
                        <w:t xml:space="preserve"> / </w:t>
                      </w:r>
                      <w:proofErr w:type="spellStart"/>
                      <w:r>
                        <w:t>neighborCount</w:t>
                      </w:r>
                      <w:proofErr w:type="spellEnd"/>
                      <w:proofErr w:type="gramEnd"/>
                      <w:r>
                        <w:t>;</w:t>
                      </w:r>
                    </w:p>
                    <w:p w14:paraId="0CCCF926" w14:textId="77777777" w:rsidR="00CF1B5E" w:rsidRDefault="00CF1B5E" w:rsidP="00043CB9">
                      <w:pPr>
                        <w:pStyle w:val="Kod"/>
                      </w:pPr>
                      <w:r>
                        <w:tab/>
                      </w:r>
                      <w:r>
                        <w:tab/>
                        <w:t xml:space="preserve">force = </w:t>
                      </w:r>
                      <w:proofErr w:type="spellStart"/>
                      <w:r>
                        <w:t>averageHeading</w:t>
                      </w:r>
                      <w:proofErr w:type="spellEnd"/>
                      <w:r>
                        <w:t xml:space="preserve"> - </w:t>
                      </w:r>
                      <w:proofErr w:type="spellStart"/>
                      <w:r>
                        <w:t>agentHeading</w:t>
                      </w:r>
                      <w:proofErr w:type="spellEnd"/>
                      <w:r>
                        <w:t>;</w:t>
                      </w:r>
                    </w:p>
                    <w:p w14:paraId="2E7ED8DC" w14:textId="77777777" w:rsidR="00CF1B5E" w:rsidRDefault="00CF1B5E" w:rsidP="00043CB9">
                      <w:pPr>
                        <w:pStyle w:val="Kod"/>
                      </w:pPr>
                      <w:r>
                        <w:tab/>
                        <w:t>}</w:t>
                      </w:r>
                    </w:p>
                    <w:p w14:paraId="53523049" w14:textId="77777777" w:rsidR="00CF1B5E" w:rsidRDefault="00CF1B5E" w:rsidP="00043CB9">
                      <w:pPr>
                        <w:pStyle w:val="Kod"/>
                      </w:pPr>
                      <w:r>
                        <w:tab/>
                      </w:r>
                    </w:p>
                    <w:p w14:paraId="13133B7C" w14:textId="77777777" w:rsidR="00CF1B5E" w:rsidRDefault="00CF1B5E" w:rsidP="00043CB9">
                      <w:pPr>
                        <w:pStyle w:val="Kod"/>
                      </w:pPr>
                      <w:r>
                        <w:tab/>
                      </w:r>
                      <w:proofErr w:type="spellStart"/>
                      <w:r>
                        <w:t>return</w:t>
                      </w:r>
                      <w:proofErr w:type="spellEnd"/>
                      <w:r>
                        <w:t xml:space="preserve"> force;</w:t>
                      </w:r>
                    </w:p>
                    <w:p w14:paraId="02D9A325" w14:textId="25204810" w:rsidR="00CF1B5E" w:rsidRDefault="00CF1B5E" w:rsidP="00043CB9">
                      <w:pPr>
                        <w:pStyle w:val="Kod"/>
                      </w:pPr>
                      <w:r>
                        <w:t>}</w:t>
                      </w:r>
                    </w:p>
                  </w:txbxContent>
                </v:textbox>
                <w10:wrap type="topAndBottom"/>
              </v:shape>
            </w:pict>
          </mc:Fallback>
        </mc:AlternateContent>
      </w:r>
      <w:proofErr w:type="spellStart"/>
      <w:r w:rsidR="00CC15FA">
        <w:rPr>
          <w:lang w:val="en-US"/>
        </w:rPr>
        <w:t>Formeringsbeteende</w:t>
      </w:r>
      <w:r w:rsidR="00562558">
        <w:rPr>
          <w:lang w:val="en-US"/>
        </w:rPr>
        <w:t>t</w:t>
      </w:r>
      <w:bookmarkEnd w:id="34"/>
      <w:proofErr w:type="spellEnd"/>
    </w:p>
    <w:p w14:paraId="2E1D6BEF" w14:textId="5284AB80" w:rsidR="00043CB9" w:rsidRPr="00043CB9" w:rsidRDefault="00043CB9" w:rsidP="00043CB9">
      <w:pPr>
        <w:pStyle w:val="Pseudokod"/>
        <w:rPr>
          <w:lang w:val="en-US"/>
        </w:rPr>
      </w:pPr>
      <w:proofErr w:type="spellStart"/>
      <w:r>
        <w:rPr>
          <w:lang w:val="en-US"/>
        </w:rPr>
        <w:t>Pseudokod</w:t>
      </w:r>
      <w:proofErr w:type="spellEnd"/>
      <w:r>
        <w:rPr>
          <w:lang w:val="en-US"/>
        </w:rPr>
        <w:t xml:space="preserve"> </w:t>
      </w:r>
      <w:proofErr w:type="spellStart"/>
      <w:r>
        <w:rPr>
          <w:lang w:val="en-US"/>
        </w:rPr>
        <w:t>för</w:t>
      </w:r>
      <w:proofErr w:type="spellEnd"/>
      <w:r>
        <w:rPr>
          <w:lang w:val="en-US"/>
        </w:rPr>
        <w:t xml:space="preserve"> </w:t>
      </w:r>
      <w:proofErr w:type="spellStart"/>
      <w:r>
        <w:rPr>
          <w:lang w:val="en-US"/>
        </w:rPr>
        <w:t>formeringsbeteendet</w:t>
      </w:r>
      <w:proofErr w:type="spellEnd"/>
      <w:r w:rsidR="0064361A">
        <w:rPr>
          <w:lang w:val="en-US"/>
        </w:rPr>
        <w:t>.</w:t>
      </w:r>
    </w:p>
    <w:p w14:paraId="1D168728" w14:textId="42080E85" w:rsidR="00643414" w:rsidRPr="00BB4C2C" w:rsidRDefault="00643414" w:rsidP="00643414">
      <w:pPr>
        <w:pStyle w:val="Rubrik2"/>
      </w:pPr>
      <w:bookmarkStart w:id="35" w:name="_Toc414608586"/>
      <w:r w:rsidRPr="00BB4C2C">
        <w:lastRenderedPageBreak/>
        <w:t>Beräkningsmodell</w:t>
      </w:r>
      <w:r w:rsidR="00B71ED6" w:rsidRPr="00BB4C2C">
        <w:t xml:space="preserve"> för kombination av styrbeteenden</w:t>
      </w:r>
      <w:bookmarkEnd w:id="35"/>
    </w:p>
    <w:p w14:paraId="6E5FDEB4" w14:textId="1EB0EE44"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06D15F90"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603CF5" w:rsidRPr="00BB4C2C">
        <w:t xml:space="preserve"> </w:t>
      </w:r>
      <w:r w:rsidR="00C8388E" w:rsidRPr="00BB4C2C">
        <w:t xml:space="preserve">Två beräkningsmodeller beskrivs kort av </w:t>
      </w:r>
      <w:proofErr w:type="spellStart"/>
      <w:r w:rsidR="00C8388E" w:rsidRPr="00BB4C2C">
        <w:t>Reynold</w:t>
      </w:r>
      <w:proofErr w:type="spellEnd"/>
      <w:r w:rsidR="00C8388E" w:rsidRPr="00BB4C2C">
        <w:t xml:space="preserve"> i </w:t>
      </w:r>
      <w:proofErr w:type="spellStart"/>
      <w:r w:rsidR="00C8388E" w:rsidRPr="00BB4C2C">
        <w:rPr>
          <w:i/>
        </w:rPr>
        <w:t>Steering</w:t>
      </w:r>
      <w:proofErr w:type="spellEnd"/>
      <w:r w:rsidR="00C8388E" w:rsidRPr="00BB4C2C">
        <w:rPr>
          <w:i/>
        </w:rPr>
        <w:t xml:space="preserve"> </w:t>
      </w:r>
      <w:proofErr w:type="spellStart"/>
      <w:r w:rsidR="00C8388E" w:rsidRPr="00BB4C2C">
        <w:rPr>
          <w:i/>
        </w:rPr>
        <w:t>Behaviors</w:t>
      </w:r>
      <w:proofErr w:type="spellEnd"/>
      <w:r w:rsidR="00C8388E" w:rsidRPr="00BB4C2C">
        <w:rPr>
          <w:i/>
        </w:rPr>
        <w:t xml:space="preserve"> For </w:t>
      </w:r>
      <w:proofErr w:type="spellStart"/>
      <w:r w:rsidR="00C8388E" w:rsidRPr="00BB4C2C">
        <w:rPr>
          <w:i/>
        </w:rPr>
        <w:t>Autonomous</w:t>
      </w:r>
      <w:proofErr w:type="spellEnd"/>
      <w:r w:rsidR="00C8388E" w:rsidRPr="00BB4C2C">
        <w:rPr>
          <w:i/>
        </w:rPr>
        <w:t xml:space="preserve"> </w:t>
      </w:r>
      <w:proofErr w:type="spellStart"/>
      <w:r w:rsidR="00C8388E" w:rsidRPr="00BB4C2C">
        <w:rPr>
          <w:i/>
        </w:rPr>
        <w:t>Characters</w:t>
      </w:r>
      <w:proofErr w:type="spellEnd"/>
      <w:r w:rsidR="00C8388E" w:rsidRPr="00BB4C2C">
        <w:rPr>
          <w:i/>
        </w:rPr>
        <w:t xml:space="preserve"> </w:t>
      </w:r>
      <w:r w:rsidR="00C8388E" w:rsidRPr="00BB4C2C">
        <w:rPr>
          <w:i/>
        </w:rPr>
        <w:fldChar w:fldCharType="begin" w:fldLock="1"/>
      </w:r>
      <w:r w:rsidR="00AF7CCC">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w:t>
      </w:r>
      <w:proofErr w:type="spellStart"/>
      <w:r w:rsidR="00C8388E" w:rsidRPr="00BB4C2C">
        <w:t>Buckland</w:t>
      </w:r>
      <w:proofErr w:type="spellEnd"/>
      <w:r w:rsidR="00C8388E" w:rsidRPr="00BB4C2C">
        <w:t xml:space="preserve">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manualFormatting" :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2004)</w:t>
      </w:r>
      <w:r w:rsidR="0051738A">
        <w:fldChar w:fldCharType="end"/>
      </w:r>
      <w:r w:rsidR="00C8388E" w:rsidRPr="00BB4C2C">
        <w:t xml:space="preserve"> går in på en mer detaljerad nivå när han beskriver dem.</w:t>
      </w:r>
    </w:p>
    <w:p w14:paraId="18272E19" w14:textId="42E22390" w:rsidR="00643414" w:rsidRPr="00BB4C2C" w:rsidRDefault="00643414" w:rsidP="00643414">
      <w:pPr>
        <w:pStyle w:val="Rubrik3"/>
      </w:pPr>
      <w:bookmarkStart w:id="36" w:name="_Toc414608587"/>
      <w:r w:rsidRPr="00BB4C2C">
        <w:t>Viktad trunkerad summa</w:t>
      </w:r>
      <w:bookmarkEnd w:id="36"/>
    </w:p>
    <w:p w14:paraId="03E67F9A" w14:textId="5A54CCE4" w:rsidR="00321BDB" w:rsidRDefault="004F4214" w:rsidP="00134F66">
      <w:r>
        <w:rPr>
          <w:noProof/>
          <w:lang w:eastAsia="sv-SE"/>
        </w:rPr>
        <mc:AlternateContent>
          <mc:Choice Requires="wps">
            <w:drawing>
              <wp:anchor distT="45720" distB="45720" distL="114300" distR="114300" simplePos="0" relativeHeight="251707392" behindDoc="0" locked="0" layoutInCell="1" allowOverlap="1" wp14:anchorId="0BA0662D" wp14:editId="04FCA281">
                <wp:simplePos x="0" y="0"/>
                <wp:positionH relativeFrom="column">
                  <wp:posOffset>0</wp:posOffset>
                </wp:positionH>
                <wp:positionV relativeFrom="paragraph">
                  <wp:posOffset>1455420</wp:posOffset>
                </wp:positionV>
                <wp:extent cx="5695950" cy="1404620"/>
                <wp:effectExtent l="0" t="0" r="19050" b="19685"/>
                <wp:wrapTopAndBottom/>
                <wp:docPr id="13"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28885796" w14:textId="77777777" w:rsidR="00CF1B5E" w:rsidRDefault="00CF1B5E"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CF1B5E" w:rsidRDefault="00CF1B5E" w:rsidP="0064361A">
                            <w:pPr>
                              <w:pStyle w:val="Kod"/>
                            </w:pPr>
                            <w:r>
                              <w:t>{</w:t>
                            </w:r>
                          </w:p>
                          <w:p w14:paraId="152235EE" w14:textId="77777777" w:rsidR="00CF1B5E" w:rsidRDefault="00CF1B5E" w:rsidP="0064361A">
                            <w:pPr>
                              <w:pStyle w:val="Kod"/>
                            </w:pPr>
                            <w:r>
                              <w:tab/>
                              <w:t>var force;</w:t>
                            </w:r>
                          </w:p>
                          <w:p w14:paraId="5C7BB1E4" w14:textId="77777777" w:rsidR="00CF1B5E" w:rsidRDefault="00CF1B5E"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CF1B5E" w:rsidRDefault="00CF1B5E" w:rsidP="0064361A">
                            <w:pPr>
                              <w:pStyle w:val="Kod"/>
                            </w:pPr>
                            <w:r>
                              <w:tab/>
                              <w:t>{</w:t>
                            </w:r>
                          </w:p>
                          <w:p w14:paraId="77E22DA5" w14:textId="77777777" w:rsidR="00CF1B5E" w:rsidRDefault="00CF1B5E" w:rsidP="0064361A">
                            <w:pPr>
                              <w:pStyle w:val="Kod"/>
                            </w:pPr>
                            <w:r>
                              <w:tab/>
                            </w:r>
                            <w:r>
                              <w:tab/>
                              <w:t xml:space="preserve">force += </w:t>
                            </w:r>
                            <w:proofErr w:type="spellStart"/>
                            <w:r>
                              <w:t>behavior.force</w:t>
                            </w:r>
                            <w:proofErr w:type="spellEnd"/>
                            <w:r>
                              <w:t xml:space="preserve"> * </w:t>
                            </w:r>
                            <w:proofErr w:type="spellStart"/>
                            <w:r>
                              <w:t>behavior.weight</w:t>
                            </w:r>
                            <w:proofErr w:type="spellEnd"/>
                            <w:r>
                              <w:t>;</w:t>
                            </w:r>
                          </w:p>
                          <w:p w14:paraId="3AFE1997" w14:textId="77777777" w:rsidR="00CF1B5E" w:rsidRDefault="00CF1B5E" w:rsidP="0064361A">
                            <w:pPr>
                              <w:pStyle w:val="Kod"/>
                            </w:pPr>
                            <w:r>
                              <w:tab/>
                              <w:t>}</w:t>
                            </w:r>
                          </w:p>
                          <w:p w14:paraId="41287911" w14:textId="77777777" w:rsidR="00CF1B5E" w:rsidRDefault="00CF1B5E" w:rsidP="0064361A">
                            <w:pPr>
                              <w:pStyle w:val="Kod"/>
                            </w:pPr>
                            <w:r>
                              <w:tab/>
                            </w:r>
                          </w:p>
                          <w:p w14:paraId="48B95864" w14:textId="77777777" w:rsidR="00CF1B5E" w:rsidRDefault="00CF1B5E" w:rsidP="0064361A">
                            <w:pPr>
                              <w:pStyle w:val="Kod"/>
                            </w:pPr>
                            <w:r>
                              <w:tab/>
                            </w:r>
                            <w:proofErr w:type="spellStart"/>
                            <w:r>
                              <w:t>force.truncate</w:t>
                            </w:r>
                            <w:proofErr w:type="spellEnd"/>
                            <w:r>
                              <w:t>(</w:t>
                            </w:r>
                            <w:proofErr w:type="spellStart"/>
                            <w:r>
                              <w:t>agentMaxForce</w:t>
                            </w:r>
                            <w:proofErr w:type="spellEnd"/>
                            <w:r>
                              <w:t>);</w:t>
                            </w:r>
                          </w:p>
                          <w:p w14:paraId="0980DEA8" w14:textId="77777777" w:rsidR="00CF1B5E" w:rsidRDefault="00CF1B5E" w:rsidP="0064361A">
                            <w:pPr>
                              <w:pStyle w:val="Kod"/>
                            </w:pPr>
                            <w:r>
                              <w:tab/>
                            </w:r>
                            <w:proofErr w:type="spellStart"/>
                            <w:r>
                              <w:t>return</w:t>
                            </w:r>
                            <w:proofErr w:type="spellEnd"/>
                            <w:r>
                              <w:t xml:space="preserve"> force;</w:t>
                            </w:r>
                          </w:p>
                          <w:p w14:paraId="22EC8FCA" w14:textId="2FEA7CD8" w:rsidR="00CF1B5E" w:rsidRDefault="00CF1B5E"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BA0662D" id="_x0000_s1035" type="#_x0000_t202" style="position:absolute;left:0;text-align:left;margin-left:0;margin-top:114.6pt;width:448.5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iJwIAAE0EAAAOAAAAZHJzL2Uyb0RvYy54bWysVNuO0zAQfUfiHyy/06SlKduo6WrpUoS0&#10;XKRdPmDiOI2Fb9huk/L1jJ22VAu8IPJgeTzj45lzZrK6HZQkB+68MLqi00lOCdfMNELvKvr1afvq&#10;hhIfQDcgjeYVPXJPb9cvX6x6W/KZ6YxsuCMIon3Z24p2IdgyyzzruAI/MZZrdLbGKQhoul3WOOgR&#10;XclslueLrDeusc4w7j2e3o9Ouk74bctZ+Ny2ngciK4q5hbS6tNZxzdYrKHcObCfYKQ34hywUCI2P&#10;XqDuIQDZO/EblBLMGW/aMGFGZaZtBeOpBqxmmj+r5rEDy1MtSI63F5r8/4Nlnw5fHBENaveaEg0K&#10;NXriQ3B7LGAW6emtLzHq0WJcGN6aAUNTqd4+GPbNE202Hegdv3PO9B2HBtObxpvZ1dURx0eQuv9o&#10;GnwG9sEkoKF1KnKHbBBER5mOF2kwFcLwsFgsi2WBLoa+6TyfL2ZJvAzK83XrfHjPjSJxU1GH2id4&#10;ODz4ENOB8hwSX/NGimYrpEyG29Ub6cgBsE+26UsVPAuTmvQVXRazYmTgrxB5+v4EoUTAhpdCVfTm&#10;EgRl5O2dblI7BhBy3GPKUp+IjNyNLIahHpJky7M+tWmOyKwzY3/jPOKmM+4HJT32dkX99z04Ton8&#10;oFGd5XQ+j8OQjHnxBqkk7tpTX3tAM4SqaKBk3G5CGqDEm71DFbci8RvlHjM5pYw9m2g/zVccims7&#10;Rf36C6x/AgAA//8DAFBLAwQUAAYACAAAACEAggIxld4AAAAIAQAADwAAAGRycy9kb3ducmV2Lnht&#10;bEyPzU7DMBCE70i8g7VIXCrqEJr+hDgVVOqJU0O5u/E2iYjXwXbb9O1ZTuU4O6uZb4r1aHtxRh86&#10;RwqepwkIpNqZjhoF+8/t0xJEiJqM7h2hgisGWJf3d4XOjbvQDs9VbASHUMi1gjbGIZcy1C1aHaZu&#10;QGLv6LzVkaVvpPH6wuG2l2mSzKXVHXFDqwfctFh/VyerYP5TvUw+vsyEdtftu69tZjb7TKnHh/Ht&#10;FUTEMd6e4Q+f0aFkpoM7kQmiV8BDooI0XaUg2F6uFnw5KJhlyQxkWcj/A8pfAAAA//8DAFBLAQIt&#10;ABQABgAIAAAAIQC2gziS/gAAAOEBAAATAAAAAAAAAAAAAAAAAAAAAABbQ29udGVudF9UeXBlc10u&#10;eG1sUEsBAi0AFAAGAAgAAAAhADj9If/WAAAAlAEAAAsAAAAAAAAAAAAAAAAALwEAAF9yZWxzLy5y&#10;ZWxzUEsBAi0AFAAGAAgAAAAhAB9o6iInAgAATQQAAA4AAAAAAAAAAAAAAAAALgIAAGRycy9lMm9E&#10;b2MueG1sUEsBAi0AFAAGAAgAAAAhAIICMZXeAAAACAEAAA8AAAAAAAAAAAAAAAAAgQQAAGRycy9k&#10;b3ducmV2LnhtbFBLBQYAAAAABAAEAPMAAACMBQAAAAA=&#10;">
                <v:textbox style="mso-fit-shape-to-text:t">
                  <w:txbxContent>
                    <w:p w14:paraId="28885796" w14:textId="77777777" w:rsidR="00CF1B5E" w:rsidRDefault="00CF1B5E" w:rsidP="0064361A">
                      <w:pPr>
                        <w:pStyle w:val="Kod"/>
                      </w:pPr>
                      <w:r>
                        <w:t xml:space="preserve">vector2D </w:t>
                      </w:r>
                      <w:proofErr w:type="spellStart"/>
                      <w:r>
                        <w:t>function</w:t>
                      </w:r>
                      <w:proofErr w:type="spellEnd"/>
                      <w:r>
                        <w:t xml:space="preserve"> </w:t>
                      </w:r>
                      <w:proofErr w:type="spellStart"/>
                      <w:r>
                        <w:t>weightedTruncatedSum</w:t>
                      </w:r>
                      <w:proofErr w:type="spellEnd"/>
                      <w:r>
                        <w:t>()</w:t>
                      </w:r>
                    </w:p>
                    <w:p w14:paraId="1194D0FD" w14:textId="77777777" w:rsidR="00CF1B5E" w:rsidRDefault="00CF1B5E" w:rsidP="0064361A">
                      <w:pPr>
                        <w:pStyle w:val="Kod"/>
                      </w:pPr>
                      <w:r>
                        <w:t>{</w:t>
                      </w:r>
                    </w:p>
                    <w:p w14:paraId="152235EE" w14:textId="77777777" w:rsidR="00CF1B5E" w:rsidRDefault="00CF1B5E" w:rsidP="0064361A">
                      <w:pPr>
                        <w:pStyle w:val="Kod"/>
                      </w:pPr>
                      <w:r>
                        <w:tab/>
                        <w:t>var force;</w:t>
                      </w:r>
                    </w:p>
                    <w:p w14:paraId="5C7BB1E4" w14:textId="77777777" w:rsidR="00CF1B5E" w:rsidRDefault="00CF1B5E" w:rsidP="0064361A">
                      <w:pPr>
                        <w:pStyle w:val="Kod"/>
                      </w:pPr>
                      <w:r>
                        <w:tab/>
                      </w:r>
                      <w:proofErr w:type="spellStart"/>
                      <w:r>
                        <w:t>foreach</w:t>
                      </w:r>
                      <w:proofErr w:type="spellEnd"/>
                      <w:r>
                        <w:t>(</w:t>
                      </w:r>
                      <w:proofErr w:type="spellStart"/>
                      <w:r>
                        <w:t>behavior</w:t>
                      </w:r>
                      <w:proofErr w:type="spellEnd"/>
                      <w:r>
                        <w:t xml:space="preserve"> in </w:t>
                      </w:r>
                      <w:proofErr w:type="spellStart"/>
                      <w:r>
                        <w:t>behaviors</w:t>
                      </w:r>
                      <w:proofErr w:type="spellEnd"/>
                      <w:r>
                        <w:t>)</w:t>
                      </w:r>
                    </w:p>
                    <w:p w14:paraId="10646E25" w14:textId="77777777" w:rsidR="00CF1B5E" w:rsidRDefault="00CF1B5E" w:rsidP="0064361A">
                      <w:pPr>
                        <w:pStyle w:val="Kod"/>
                      </w:pPr>
                      <w:r>
                        <w:tab/>
                        <w:t>{</w:t>
                      </w:r>
                    </w:p>
                    <w:p w14:paraId="77E22DA5" w14:textId="77777777" w:rsidR="00CF1B5E" w:rsidRDefault="00CF1B5E" w:rsidP="0064361A">
                      <w:pPr>
                        <w:pStyle w:val="Kod"/>
                      </w:pPr>
                      <w:r>
                        <w:tab/>
                      </w:r>
                      <w:r>
                        <w:tab/>
                        <w:t xml:space="preserve">force += </w:t>
                      </w:r>
                      <w:proofErr w:type="spellStart"/>
                      <w:r>
                        <w:t>behavior.force</w:t>
                      </w:r>
                      <w:proofErr w:type="spellEnd"/>
                      <w:r>
                        <w:t xml:space="preserve"> * </w:t>
                      </w:r>
                      <w:proofErr w:type="spellStart"/>
                      <w:r>
                        <w:t>behavior.weight</w:t>
                      </w:r>
                      <w:proofErr w:type="spellEnd"/>
                      <w:r>
                        <w:t>;</w:t>
                      </w:r>
                    </w:p>
                    <w:p w14:paraId="3AFE1997" w14:textId="77777777" w:rsidR="00CF1B5E" w:rsidRDefault="00CF1B5E" w:rsidP="0064361A">
                      <w:pPr>
                        <w:pStyle w:val="Kod"/>
                      </w:pPr>
                      <w:r>
                        <w:tab/>
                        <w:t>}</w:t>
                      </w:r>
                    </w:p>
                    <w:p w14:paraId="41287911" w14:textId="77777777" w:rsidR="00CF1B5E" w:rsidRDefault="00CF1B5E" w:rsidP="0064361A">
                      <w:pPr>
                        <w:pStyle w:val="Kod"/>
                      </w:pPr>
                      <w:r>
                        <w:tab/>
                      </w:r>
                    </w:p>
                    <w:p w14:paraId="48B95864" w14:textId="77777777" w:rsidR="00CF1B5E" w:rsidRDefault="00CF1B5E" w:rsidP="0064361A">
                      <w:pPr>
                        <w:pStyle w:val="Kod"/>
                      </w:pPr>
                      <w:r>
                        <w:tab/>
                      </w:r>
                      <w:proofErr w:type="spellStart"/>
                      <w:r>
                        <w:t>force.truncate</w:t>
                      </w:r>
                      <w:proofErr w:type="spellEnd"/>
                      <w:r>
                        <w:t>(</w:t>
                      </w:r>
                      <w:proofErr w:type="spellStart"/>
                      <w:r>
                        <w:t>agentMaxForce</w:t>
                      </w:r>
                      <w:proofErr w:type="spellEnd"/>
                      <w:r>
                        <w:t>);</w:t>
                      </w:r>
                    </w:p>
                    <w:p w14:paraId="0980DEA8" w14:textId="77777777" w:rsidR="00CF1B5E" w:rsidRDefault="00CF1B5E" w:rsidP="0064361A">
                      <w:pPr>
                        <w:pStyle w:val="Kod"/>
                      </w:pPr>
                      <w:r>
                        <w:tab/>
                      </w:r>
                      <w:proofErr w:type="spellStart"/>
                      <w:r>
                        <w:t>return</w:t>
                      </w:r>
                      <w:proofErr w:type="spellEnd"/>
                      <w:r>
                        <w:t xml:space="preserve"> force;</w:t>
                      </w:r>
                    </w:p>
                    <w:p w14:paraId="22EC8FCA" w14:textId="2FEA7CD8" w:rsidR="00CF1B5E" w:rsidRDefault="00CF1B5E" w:rsidP="0064361A">
                      <w:pPr>
                        <w:pStyle w:val="Kod"/>
                      </w:pPr>
                      <w:r>
                        <w:t>}</w:t>
                      </w:r>
                    </w:p>
                  </w:txbxContent>
                </v:textbox>
                <w10:wrap type="topAndBottom"/>
              </v:shape>
            </w:pict>
          </mc:Fallback>
        </mc:AlternateContent>
      </w:r>
      <w:r w:rsidR="000D4504"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Med denna beräkningsmodell medföljer dock några nackdelar</w:t>
      </w:r>
      <w:r w:rsidR="0051738A">
        <w:t xml:space="preserve"> </w:t>
      </w:r>
      <w:r w:rsidR="0051738A">
        <w:fldChar w:fldCharType="begin" w:fldLock="1"/>
      </w:r>
      <w:r w:rsidR="00B1262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previouslyFormattedCitation" : "(Buckland, 2004)" }, "properties" : { "noteIndex" : 0 }, "schema" : "https://github.com/citation-style-language/schema/raw/master/csl-citation.json" }</w:instrText>
      </w:r>
      <w:r w:rsidR="0051738A">
        <w:fldChar w:fldCharType="separate"/>
      </w:r>
      <w:r w:rsidR="0051738A" w:rsidRPr="0051738A">
        <w:rPr>
          <w:noProof/>
        </w:rPr>
        <w:t>(Buckland, 2004)</w:t>
      </w:r>
      <w:r w:rsidR="0051738A">
        <w:fldChar w:fldCharType="end"/>
      </w:r>
      <w:r w:rsidR="00D30427" w:rsidRPr="00BB4C2C">
        <w:t xml:space="preserve">. </w:t>
      </w:r>
      <w:r w:rsidR="002B29DD">
        <w:t>Ett</w:t>
      </w:r>
      <w:r w:rsidR="007A0462" w:rsidRPr="00BB4C2C">
        <w:t xml:space="preserve"> </w:t>
      </w:r>
      <w:r w:rsidR="002B29DD">
        <w:t xml:space="preserve">problem </w:t>
      </w:r>
      <w:r w:rsidR="007A0462" w:rsidRPr="00BB4C2C">
        <w:t>är att varje aktivt styrbeteenden beräknas varje tidssteg, så är den väldigt ineffektiv att utföra.</w:t>
      </w:r>
      <w:r w:rsidR="007974C3" w:rsidRPr="00BB4C2C">
        <w:t xml:space="preserve"> En annan nackdel är att det inte är trivialt att tilldela vikterna</w:t>
      </w:r>
      <w:r w:rsidR="006953D1">
        <w:t xml:space="preserve"> till alla aktiva styrbeteenden och trots det faktum att vikterna justeras kan det hända att en del beteenden </w:t>
      </w:r>
      <w:r w:rsidR="006B2AD7">
        <w:t>stängs ute</w:t>
      </w:r>
      <w:r w:rsidR="00827FD2">
        <w:t xml:space="preserve"> på grund av den trunkering av styrkraften som görs</w:t>
      </w:r>
      <w:r w:rsidR="006953D1">
        <w:t>.</w:t>
      </w:r>
    </w:p>
    <w:p w14:paraId="114A1804" w14:textId="426886B3" w:rsidR="00F12297" w:rsidRPr="00BB4C2C" w:rsidRDefault="00134F66" w:rsidP="0064361A">
      <w:pPr>
        <w:pStyle w:val="Pseudokod"/>
      </w:pPr>
      <w:r w:rsidRPr="00BB4C2C">
        <w:t xml:space="preserve"> </w:t>
      </w:r>
      <w:proofErr w:type="spellStart"/>
      <w:r w:rsidR="0064361A">
        <w:t>Pseudokod</w:t>
      </w:r>
      <w:proofErr w:type="spellEnd"/>
      <w:r w:rsidR="0064361A">
        <w:t xml:space="preserve"> för att beräkna en agents totala styrkraft med viktad trunkerad summa.</w:t>
      </w:r>
    </w:p>
    <w:p w14:paraId="4D11CE04" w14:textId="5F7AD5C7" w:rsidR="006B2AD7" w:rsidRDefault="00643414" w:rsidP="006B2AD7">
      <w:pPr>
        <w:pStyle w:val="Rubrik3"/>
      </w:pPr>
      <w:bookmarkStart w:id="37" w:name="_Toc414608588"/>
      <w:r w:rsidRPr="00BB4C2C">
        <w:t>Viktad trunkerad summa med prioritering</w:t>
      </w:r>
      <w:bookmarkEnd w:id="37"/>
    </w:p>
    <w:p w14:paraId="47AFE9BE" w14:textId="0AB8FD3A" w:rsidR="00640D45" w:rsidRPr="00BB4C2C" w:rsidRDefault="006B2AD7" w:rsidP="00640D45">
      <w:r>
        <w:t xml:space="preserve">Craig Reynolds </w:t>
      </w:r>
      <w:r>
        <w:fldChar w:fldCharType="begin" w:fldLock="1"/>
      </w:r>
      <w: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fldChar w:fldCharType="separate"/>
      </w:r>
      <w:r>
        <w:rPr>
          <w:noProof/>
        </w:rPr>
        <w:t>(</w:t>
      </w:r>
      <w:r w:rsidRPr="006B2AD7">
        <w:rPr>
          <w:noProof/>
        </w:rPr>
        <w:t>1999)</w:t>
      </w:r>
      <w:r>
        <w:fldChar w:fldCharType="end"/>
      </w:r>
      <w:r>
        <w:t xml:space="preserve"> tog fram denna modell för att adressera problemet att beteenden stänger ute varandra. B</w:t>
      </w:r>
      <w:r w:rsidR="0088505C" w:rsidRPr="00BB4C2C">
        <w:t>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5F61941C" w14:textId="5A000528" w:rsidR="00134F66" w:rsidRDefault="0064361A" w:rsidP="00134F66">
      <w:r>
        <w:rPr>
          <w:noProof/>
          <w:lang w:eastAsia="sv-SE"/>
        </w:rPr>
        <w:lastRenderedPageBreak/>
        <mc:AlternateContent>
          <mc:Choice Requires="wps">
            <w:drawing>
              <wp:anchor distT="45720" distB="45720" distL="114300" distR="114300" simplePos="0" relativeHeight="251756544" behindDoc="0" locked="0" layoutInCell="1" allowOverlap="1" wp14:anchorId="30FA009B" wp14:editId="62B8E19B">
                <wp:simplePos x="0" y="0"/>
                <wp:positionH relativeFrom="column">
                  <wp:posOffset>0</wp:posOffset>
                </wp:positionH>
                <wp:positionV relativeFrom="paragraph">
                  <wp:posOffset>915670</wp:posOffset>
                </wp:positionV>
                <wp:extent cx="5695950" cy="1404620"/>
                <wp:effectExtent l="0" t="0" r="19050" b="25400"/>
                <wp:wrapTopAndBottom/>
                <wp:docPr id="15" name="Textruta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1404620"/>
                        </a:xfrm>
                        <a:prstGeom prst="rect">
                          <a:avLst/>
                        </a:prstGeom>
                        <a:solidFill>
                          <a:srgbClr val="FFFFFF"/>
                        </a:solidFill>
                        <a:ln w="9525">
                          <a:solidFill>
                            <a:srgbClr val="000000"/>
                          </a:solidFill>
                          <a:miter lim="800000"/>
                          <a:headEnd/>
                          <a:tailEnd/>
                        </a:ln>
                      </wps:spPr>
                      <wps:txbx>
                        <w:txbxContent>
                          <w:p w14:paraId="606B48E9" w14:textId="77777777" w:rsidR="00CF1B5E" w:rsidRDefault="00CF1B5E"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CF1B5E" w:rsidRDefault="00CF1B5E" w:rsidP="0064361A">
                            <w:pPr>
                              <w:pStyle w:val="Kod"/>
                            </w:pPr>
                            <w:r>
                              <w:t>{</w:t>
                            </w:r>
                            <w:r>
                              <w:tab/>
                            </w:r>
                          </w:p>
                          <w:p w14:paraId="36423CB3" w14:textId="77777777" w:rsidR="00CF1B5E" w:rsidRDefault="00CF1B5E" w:rsidP="0064361A">
                            <w:pPr>
                              <w:pStyle w:val="Kod"/>
                            </w:pPr>
                            <w:r>
                              <w:tab/>
                              <w:t>var force;</w:t>
                            </w:r>
                          </w:p>
                          <w:p w14:paraId="261F6217" w14:textId="77777777" w:rsidR="00CF1B5E" w:rsidRDefault="00CF1B5E"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CF1B5E" w:rsidRDefault="00CF1B5E" w:rsidP="0064361A">
                            <w:pPr>
                              <w:pStyle w:val="Kod"/>
                            </w:pPr>
                            <w:r>
                              <w:tab/>
                              <w:t>{</w:t>
                            </w:r>
                          </w:p>
                          <w:p w14:paraId="10CA9A6C" w14:textId="77777777" w:rsidR="00CF1B5E" w:rsidRDefault="00CF1B5E"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CF1B5E" w:rsidRDefault="00CF1B5E"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CF1B5E" w:rsidRDefault="00CF1B5E" w:rsidP="0064361A">
                            <w:pPr>
                              <w:pStyle w:val="Kod"/>
                            </w:pPr>
                            <w:r>
                              <w:tab/>
                            </w:r>
                            <w:r>
                              <w:tab/>
                            </w:r>
                          </w:p>
                          <w:p w14:paraId="50B66EF8" w14:textId="77777777" w:rsidR="00CF1B5E" w:rsidRDefault="00CF1B5E"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CF1B5E" w:rsidRDefault="00CF1B5E" w:rsidP="0064361A">
                            <w:pPr>
                              <w:pStyle w:val="Kod"/>
                            </w:pPr>
                            <w:r>
                              <w:tab/>
                            </w:r>
                            <w:r>
                              <w:tab/>
                              <w:t>{</w:t>
                            </w:r>
                          </w:p>
                          <w:p w14:paraId="0B3440FF" w14:textId="77777777" w:rsidR="00CF1B5E" w:rsidRDefault="00CF1B5E" w:rsidP="0064361A">
                            <w:pPr>
                              <w:pStyle w:val="Kod"/>
                            </w:pPr>
                            <w:r>
                              <w:tab/>
                            </w:r>
                            <w:r>
                              <w:tab/>
                            </w:r>
                            <w:r>
                              <w:tab/>
                              <w:t>break;</w:t>
                            </w:r>
                          </w:p>
                          <w:p w14:paraId="6EAE3580" w14:textId="77777777" w:rsidR="00CF1B5E" w:rsidRDefault="00CF1B5E" w:rsidP="0064361A">
                            <w:pPr>
                              <w:pStyle w:val="Kod"/>
                            </w:pPr>
                            <w:r>
                              <w:tab/>
                            </w:r>
                            <w:r>
                              <w:tab/>
                              <w:t>}</w:t>
                            </w:r>
                          </w:p>
                          <w:p w14:paraId="2C476F8B" w14:textId="77777777" w:rsidR="00CF1B5E" w:rsidRDefault="00CF1B5E" w:rsidP="0064361A">
                            <w:pPr>
                              <w:pStyle w:val="Kod"/>
                            </w:pPr>
                            <w:r>
                              <w:tab/>
                            </w:r>
                            <w:r>
                              <w:tab/>
                            </w:r>
                          </w:p>
                          <w:p w14:paraId="4B8F0262" w14:textId="77777777" w:rsidR="00CF1B5E" w:rsidRDefault="00CF1B5E" w:rsidP="0064361A">
                            <w:pPr>
                              <w:pStyle w:val="Kod"/>
                            </w:pPr>
                            <w:r>
                              <w:tab/>
                            </w:r>
                            <w:r>
                              <w:tab/>
                              <w:t xml:space="preserve">var </w:t>
                            </w:r>
                            <w:proofErr w:type="spellStart"/>
                            <w:r>
                              <w:t>forceToAdd</w:t>
                            </w:r>
                            <w:proofErr w:type="spellEnd"/>
                            <w:r>
                              <w:t xml:space="preserve"> = </w:t>
                            </w:r>
                            <w:proofErr w:type="spellStart"/>
                            <w:r>
                              <w:t>behavior.force</w:t>
                            </w:r>
                            <w:proofErr w:type="spellEnd"/>
                            <w:r>
                              <w:t xml:space="preserve"> * </w:t>
                            </w:r>
                            <w:proofErr w:type="spellStart"/>
                            <w:r>
                              <w:t>behavior.weight</w:t>
                            </w:r>
                            <w:proofErr w:type="spellEnd"/>
                            <w:r>
                              <w:t>;</w:t>
                            </w:r>
                          </w:p>
                          <w:p w14:paraId="485B501A" w14:textId="77777777" w:rsidR="00CF1B5E" w:rsidRDefault="00CF1B5E" w:rsidP="0064361A">
                            <w:pPr>
                              <w:pStyle w:val="Kod"/>
                            </w:pPr>
                            <w:r>
                              <w:tab/>
                            </w:r>
                            <w:r>
                              <w:tab/>
                            </w:r>
                          </w:p>
                          <w:p w14:paraId="721CE1DD" w14:textId="77777777" w:rsidR="00CF1B5E" w:rsidRDefault="00CF1B5E"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CF1B5E" w:rsidRDefault="00CF1B5E" w:rsidP="0064361A">
                            <w:pPr>
                              <w:pStyle w:val="Kod"/>
                            </w:pPr>
                            <w:r>
                              <w:tab/>
                            </w:r>
                            <w:r>
                              <w:tab/>
                              <w:t>{</w:t>
                            </w:r>
                          </w:p>
                          <w:p w14:paraId="1C29C73A" w14:textId="77777777" w:rsidR="00CF1B5E" w:rsidRDefault="00CF1B5E" w:rsidP="0064361A">
                            <w:pPr>
                              <w:pStyle w:val="Kod"/>
                            </w:pPr>
                            <w:r>
                              <w:tab/>
                            </w:r>
                            <w:r>
                              <w:tab/>
                            </w:r>
                            <w:r>
                              <w:tab/>
                              <w:t xml:space="preserve">force += </w:t>
                            </w:r>
                            <w:proofErr w:type="spellStart"/>
                            <w:r>
                              <w:t>forceToAdd</w:t>
                            </w:r>
                            <w:proofErr w:type="spellEnd"/>
                            <w:r>
                              <w:t>;</w:t>
                            </w:r>
                          </w:p>
                          <w:p w14:paraId="09CCC20F" w14:textId="77777777" w:rsidR="00CF1B5E" w:rsidRDefault="00CF1B5E" w:rsidP="0064361A">
                            <w:pPr>
                              <w:pStyle w:val="Kod"/>
                            </w:pPr>
                            <w:r>
                              <w:tab/>
                            </w:r>
                            <w:r>
                              <w:tab/>
                              <w:t>}</w:t>
                            </w:r>
                          </w:p>
                          <w:p w14:paraId="0F3D5F97" w14:textId="77777777" w:rsidR="00CF1B5E" w:rsidRDefault="00CF1B5E" w:rsidP="0064361A">
                            <w:pPr>
                              <w:pStyle w:val="Kod"/>
                            </w:pPr>
                            <w:r>
                              <w:tab/>
                            </w:r>
                            <w:r>
                              <w:tab/>
                            </w:r>
                            <w:proofErr w:type="spellStart"/>
                            <w:r>
                              <w:t>else</w:t>
                            </w:r>
                            <w:proofErr w:type="spellEnd"/>
                          </w:p>
                          <w:p w14:paraId="4088E8CA" w14:textId="77777777" w:rsidR="00CF1B5E" w:rsidRDefault="00CF1B5E" w:rsidP="0064361A">
                            <w:pPr>
                              <w:pStyle w:val="Kod"/>
                            </w:pPr>
                            <w:r>
                              <w:tab/>
                            </w:r>
                            <w:r>
                              <w:tab/>
                              <w:t>{</w:t>
                            </w:r>
                          </w:p>
                          <w:p w14:paraId="5F576B6B" w14:textId="77777777" w:rsidR="00CF1B5E" w:rsidRDefault="00CF1B5E"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CF1B5E" w:rsidRDefault="00CF1B5E" w:rsidP="0064361A">
                            <w:pPr>
                              <w:pStyle w:val="Kod"/>
                            </w:pPr>
                            <w:r>
                              <w:tab/>
                            </w:r>
                            <w:r>
                              <w:tab/>
                              <w:t>}</w:t>
                            </w:r>
                          </w:p>
                          <w:p w14:paraId="7897D780" w14:textId="77777777" w:rsidR="00CF1B5E" w:rsidRDefault="00CF1B5E" w:rsidP="0064361A">
                            <w:pPr>
                              <w:pStyle w:val="Kod"/>
                            </w:pPr>
                            <w:r>
                              <w:tab/>
                              <w:t>}</w:t>
                            </w:r>
                          </w:p>
                          <w:p w14:paraId="74335311" w14:textId="77777777" w:rsidR="00CF1B5E" w:rsidRDefault="00CF1B5E" w:rsidP="0064361A">
                            <w:pPr>
                              <w:pStyle w:val="Kod"/>
                            </w:pPr>
                            <w:r>
                              <w:tab/>
                            </w:r>
                          </w:p>
                          <w:p w14:paraId="70069FE5" w14:textId="77777777" w:rsidR="00CF1B5E" w:rsidRDefault="00CF1B5E" w:rsidP="0064361A">
                            <w:pPr>
                              <w:pStyle w:val="Kod"/>
                            </w:pPr>
                            <w:r>
                              <w:tab/>
                            </w:r>
                            <w:proofErr w:type="spellStart"/>
                            <w:r>
                              <w:t>return</w:t>
                            </w:r>
                            <w:proofErr w:type="spellEnd"/>
                            <w:r>
                              <w:t xml:space="preserve"> force;</w:t>
                            </w:r>
                          </w:p>
                          <w:p w14:paraId="3D459D1E" w14:textId="4931039C" w:rsidR="00CF1B5E" w:rsidRDefault="00CF1B5E" w:rsidP="0064361A">
                            <w:pPr>
                              <w:pStyle w:val="Ko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FA009B" id="_x0000_s1036" type="#_x0000_t202" style="position:absolute;left:0;text-align:left;margin-left:0;margin-top:72.1pt;width:448.5pt;height:110.6pt;z-index:251756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vbTJwIAAE4EAAAOAAAAZHJzL2Uyb0RvYy54bWysVNtu2zAMfR+wfxD0vtgJ4qwx4hRdugwD&#10;ugvQ7gMUWY6FyaJGKbG7rx8lp2nQbS/D/CCIInV0eEh6dT10hh0Veg224tNJzpmyEmpt9xX/9rB9&#10;c8WZD8LWwoBVFX9Unl+vX79a9a5UM2jB1AoZgVhf9q7ibQiuzDIvW9UJPwGnLDkbwE4EMnGf1Sh6&#10;Qu9MNsvzRdYD1g5BKu/p9HZ08nXCbxolw5em8SowU3HiFtKKad3FNVuvRLlH4VotTzTEP7DohLb0&#10;6BnqVgTBDqh/g+q0RPDQhImELoOm0VKlHCibaf4im/tWOJVyIXG8O8vk/x+s/Hz8ikzXVLuCMys6&#10;qtGDGgIeKIFZlKd3vqSoe0dxYXgHA4WmVL27A/ndMwubVti9ukGEvlWiJnrTeDO7uDri+Aiy6z9B&#10;Tc+IQ4AENDTYRe1IDUboVKbHc2mICpN0WCyWxbIglyTfdJ7PF7NUvEyUT9cd+vBBQcfipuJItU/w&#10;4njnQ6QjyqeQ+JoHo+utNiYZuN9tDLKjoD7Zpi9l8CLMWNZXfFnMilGBv0Lk6fsTRKcDNbzRXcWv&#10;zkGijLq9t3VqxyC0GfdE2diTkFG7UcUw7IaxZEmCqPIO6keSFmFscBpI2rSAPznrqbkr7n8cBCrO&#10;zEdL5VlO5/M4DcmYF29JS4aXnt2lR1hJUBUPnI3bTUgTlIRzN1TGrU4CPzM5caamTbqfBixOxaWd&#10;op5/A+tfAAAA//8DAFBLAwQUAAYACAAAACEAPhvel90AAAAIAQAADwAAAGRycy9kb3ducmV2Lnht&#10;bEyPwU7DMBBE70j8g7VIXCrq0CahhDgVVOqJU0O5u/GSRMTrYLtt+vcsp3LcmdHsm3I92UGc0Ife&#10;kYLHeQICqXGmp1bB/mP7sAIRoiajB0eo4IIB1tXtTakL4860w1MdW8ElFAqtoItxLKQMTYdWh7kb&#10;kdj7ct7qyKdvpfH6zOV2kIskyaXVPfGHTo+46bD5ro9WQf5TL2fvn2ZGu8v2zTc2M5t9ptT93fT6&#10;AiLiFK9h+MNndKiY6eCOZIIYFPCQyGqaLkCwvXp+YuWgYJlnKciqlP8HVL8AAAD//wMAUEsBAi0A&#10;FAAGAAgAAAAhALaDOJL+AAAA4QEAABMAAAAAAAAAAAAAAAAAAAAAAFtDb250ZW50X1R5cGVzXS54&#10;bWxQSwECLQAUAAYACAAAACEAOP0h/9YAAACUAQAACwAAAAAAAAAAAAAAAAAvAQAAX3JlbHMvLnJl&#10;bHNQSwECLQAUAAYACAAAACEATkL20ycCAABOBAAADgAAAAAAAAAAAAAAAAAuAgAAZHJzL2Uyb0Rv&#10;Yy54bWxQSwECLQAUAAYACAAAACEAPhvel90AAAAIAQAADwAAAAAAAAAAAAAAAACBBAAAZHJzL2Rv&#10;d25yZXYueG1sUEsFBgAAAAAEAAQA8wAAAIsFAAAAAA==&#10;">
                <v:textbox style="mso-fit-shape-to-text:t">
                  <w:txbxContent>
                    <w:p w14:paraId="606B48E9" w14:textId="77777777" w:rsidR="00CF1B5E" w:rsidRDefault="00CF1B5E" w:rsidP="0064361A">
                      <w:pPr>
                        <w:pStyle w:val="Kod"/>
                      </w:pPr>
                      <w:r>
                        <w:t xml:space="preserve">vector2D </w:t>
                      </w:r>
                      <w:proofErr w:type="spellStart"/>
                      <w:r>
                        <w:t>function</w:t>
                      </w:r>
                      <w:proofErr w:type="spellEnd"/>
                      <w:r>
                        <w:t xml:space="preserve"> </w:t>
                      </w:r>
                      <w:proofErr w:type="spellStart"/>
                      <w:r>
                        <w:t>weightedTruncatedSumWithPriority</w:t>
                      </w:r>
                      <w:proofErr w:type="spellEnd"/>
                      <w:r>
                        <w:t>()</w:t>
                      </w:r>
                    </w:p>
                    <w:p w14:paraId="0ED90284" w14:textId="77777777" w:rsidR="00CF1B5E" w:rsidRDefault="00CF1B5E" w:rsidP="0064361A">
                      <w:pPr>
                        <w:pStyle w:val="Kod"/>
                      </w:pPr>
                      <w:r>
                        <w:t>{</w:t>
                      </w:r>
                      <w:r>
                        <w:tab/>
                      </w:r>
                    </w:p>
                    <w:p w14:paraId="36423CB3" w14:textId="77777777" w:rsidR="00CF1B5E" w:rsidRDefault="00CF1B5E" w:rsidP="0064361A">
                      <w:pPr>
                        <w:pStyle w:val="Kod"/>
                      </w:pPr>
                      <w:r>
                        <w:tab/>
                        <w:t>var force;</w:t>
                      </w:r>
                    </w:p>
                    <w:p w14:paraId="261F6217" w14:textId="77777777" w:rsidR="00CF1B5E" w:rsidRDefault="00CF1B5E" w:rsidP="0064361A">
                      <w:pPr>
                        <w:pStyle w:val="Kod"/>
                      </w:pPr>
                      <w:r>
                        <w:tab/>
                      </w:r>
                      <w:proofErr w:type="spellStart"/>
                      <w:r>
                        <w:t>foreach</w:t>
                      </w:r>
                      <w:proofErr w:type="spellEnd"/>
                      <w:r>
                        <w:t>(</w:t>
                      </w:r>
                      <w:proofErr w:type="spellStart"/>
                      <w:r>
                        <w:t>behavior</w:t>
                      </w:r>
                      <w:proofErr w:type="spellEnd"/>
                      <w:r>
                        <w:t xml:space="preserve"> in </w:t>
                      </w:r>
                      <w:proofErr w:type="spellStart"/>
                      <w:r>
                        <w:t>behaviorsPriorityQueue</w:t>
                      </w:r>
                      <w:proofErr w:type="spellEnd"/>
                      <w:r>
                        <w:t>)</w:t>
                      </w:r>
                    </w:p>
                    <w:p w14:paraId="1D02D5A3" w14:textId="77777777" w:rsidR="00CF1B5E" w:rsidRDefault="00CF1B5E" w:rsidP="0064361A">
                      <w:pPr>
                        <w:pStyle w:val="Kod"/>
                      </w:pPr>
                      <w:r>
                        <w:tab/>
                        <w:t>{</w:t>
                      </w:r>
                    </w:p>
                    <w:p w14:paraId="10CA9A6C" w14:textId="77777777" w:rsidR="00CF1B5E" w:rsidRDefault="00CF1B5E" w:rsidP="0064361A">
                      <w:pPr>
                        <w:pStyle w:val="Kod"/>
                      </w:pPr>
                      <w:r>
                        <w:tab/>
                      </w:r>
                      <w:r>
                        <w:tab/>
                        <w:t xml:space="preserve">var </w:t>
                      </w:r>
                      <w:proofErr w:type="spellStart"/>
                      <w:r>
                        <w:t>forceSoFar</w:t>
                      </w:r>
                      <w:proofErr w:type="spellEnd"/>
                      <w:r>
                        <w:t xml:space="preserve"> = </w:t>
                      </w:r>
                      <w:proofErr w:type="spellStart"/>
                      <w:r>
                        <w:t>force.magnitude</w:t>
                      </w:r>
                      <w:proofErr w:type="spellEnd"/>
                      <w:r>
                        <w:t>;</w:t>
                      </w:r>
                    </w:p>
                    <w:p w14:paraId="4792CA4C" w14:textId="77777777" w:rsidR="00CF1B5E" w:rsidRDefault="00CF1B5E" w:rsidP="0064361A">
                      <w:pPr>
                        <w:pStyle w:val="Kod"/>
                      </w:pPr>
                      <w:r>
                        <w:tab/>
                      </w:r>
                      <w:r>
                        <w:tab/>
                        <w:t xml:space="preserve">var </w:t>
                      </w:r>
                      <w:proofErr w:type="spellStart"/>
                      <w:r>
                        <w:t>forceRemaining</w:t>
                      </w:r>
                      <w:proofErr w:type="spellEnd"/>
                      <w:r>
                        <w:t xml:space="preserve"> = </w:t>
                      </w:r>
                      <w:proofErr w:type="spellStart"/>
                      <w:r>
                        <w:t>agentMaxForce</w:t>
                      </w:r>
                      <w:proofErr w:type="spellEnd"/>
                      <w:r>
                        <w:t xml:space="preserve"> - </w:t>
                      </w:r>
                      <w:proofErr w:type="spellStart"/>
                      <w:r>
                        <w:t>forceSoFar</w:t>
                      </w:r>
                      <w:proofErr w:type="spellEnd"/>
                      <w:r>
                        <w:t>;</w:t>
                      </w:r>
                    </w:p>
                    <w:p w14:paraId="65678DC3" w14:textId="77777777" w:rsidR="00CF1B5E" w:rsidRDefault="00CF1B5E" w:rsidP="0064361A">
                      <w:pPr>
                        <w:pStyle w:val="Kod"/>
                      </w:pPr>
                      <w:r>
                        <w:tab/>
                      </w:r>
                      <w:r>
                        <w:tab/>
                      </w:r>
                    </w:p>
                    <w:p w14:paraId="50B66EF8" w14:textId="77777777" w:rsidR="00CF1B5E" w:rsidRDefault="00CF1B5E" w:rsidP="0064361A">
                      <w:pPr>
                        <w:pStyle w:val="Kod"/>
                      </w:pPr>
                      <w:r>
                        <w:tab/>
                      </w:r>
                      <w:r>
                        <w:tab/>
                      </w:r>
                      <w:proofErr w:type="spellStart"/>
                      <w:r>
                        <w:t>if</w:t>
                      </w:r>
                      <w:proofErr w:type="spellEnd"/>
                      <w:r>
                        <w:t>(</w:t>
                      </w:r>
                      <w:proofErr w:type="spellStart"/>
                      <w:r>
                        <w:t>forceRemaining</w:t>
                      </w:r>
                      <w:proofErr w:type="spellEnd"/>
                      <w:r>
                        <w:t xml:space="preserve"> &lt;= 0)</w:t>
                      </w:r>
                    </w:p>
                    <w:p w14:paraId="01CC06F9" w14:textId="77777777" w:rsidR="00CF1B5E" w:rsidRDefault="00CF1B5E" w:rsidP="0064361A">
                      <w:pPr>
                        <w:pStyle w:val="Kod"/>
                      </w:pPr>
                      <w:r>
                        <w:tab/>
                      </w:r>
                      <w:r>
                        <w:tab/>
                        <w:t>{</w:t>
                      </w:r>
                    </w:p>
                    <w:p w14:paraId="0B3440FF" w14:textId="77777777" w:rsidR="00CF1B5E" w:rsidRDefault="00CF1B5E" w:rsidP="0064361A">
                      <w:pPr>
                        <w:pStyle w:val="Kod"/>
                      </w:pPr>
                      <w:r>
                        <w:tab/>
                      </w:r>
                      <w:r>
                        <w:tab/>
                      </w:r>
                      <w:r>
                        <w:tab/>
                        <w:t>break;</w:t>
                      </w:r>
                    </w:p>
                    <w:p w14:paraId="6EAE3580" w14:textId="77777777" w:rsidR="00CF1B5E" w:rsidRDefault="00CF1B5E" w:rsidP="0064361A">
                      <w:pPr>
                        <w:pStyle w:val="Kod"/>
                      </w:pPr>
                      <w:r>
                        <w:tab/>
                      </w:r>
                      <w:r>
                        <w:tab/>
                        <w:t>}</w:t>
                      </w:r>
                    </w:p>
                    <w:p w14:paraId="2C476F8B" w14:textId="77777777" w:rsidR="00CF1B5E" w:rsidRDefault="00CF1B5E" w:rsidP="0064361A">
                      <w:pPr>
                        <w:pStyle w:val="Kod"/>
                      </w:pPr>
                      <w:r>
                        <w:tab/>
                      </w:r>
                      <w:r>
                        <w:tab/>
                      </w:r>
                    </w:p>
                    <w:p w14:paraId="4B8F0262" w14:textId="77777777" w:rsidR="00CF1B5E" w:rsidRDefault="00CF1B5E" w:rsidP="0064361A">
                      <w:pPr>
                        <w:pStyle w:val="Kod"/>
                      </w:pPr>
                      <w:r>
                        <w:tab/>
                      </w:r>
                      <w:r>
                        <w:tab/>
                        <w:t xml:space="preserve">var </w:t>
                      </w:r>
                      <w:proofErr w:type="spellStart"/>
                      <w:r>
                        <w:t>forceToAdd</w:t>
                      </w:r>
                      <w:proofErr w:type="spellEnd"/>
                      <w:r>
                        <w:t xml:space="preserve"> = </w:t>
                      </w:r>
                      <w:proofErr w:type="spellStart"/>
                      <w:r>
                        <w:t>behavior.force</w:t>
                      </w:r>
                      <w:proofErr w:type="spellEnd"/>
                      <w:r>
                        <w:t xml:space="preserve"> * </w:t>
                      </w:r>
                      <w:proofErr w:type="spellStart"/>
                      <w:r>
                        <w:t>behavior.weight</w:t>
                      </w:r>
                      <w:proofErr w:type="spellEnd"/>
                      <w:r>
                        <w:t>;</w:t>
                      </w:r>
                    </w:p>
                    <w:p w14:paraId="485B501A" w14:textId="77777777" w:rsidR="00CF1B5E" w:rsidRDefault="00CF1B5E" w:rsidP="0064361A">
                      <w:pPr>
                        <w:pStyle w:val="Kod"/>
                      </w:pPr>
                      <w:r>
                        <w:tab/>
                      </w:r>
                      <w:r>
                        <w:tab/>
                      </w:r>
                    </w:p>
                    <w:p w14:paraId="721CE1DD" w14:textId="77777777" w:rsidR="00CF1B5E" w:rsidRDefault="00CF1B5E" w:rsidP="0064361A">
                      <w:pPr>
                        <w:pStyle w:val="Kod"/>
                      </w:pPr>
                      <w:r>
                        <w:tab/>
                      </w:r>
                      <w:r>
                        <w:tab/>
                      </w:r>
                      <w:proofErr w:type="spellStart"/>
                      <w:r>
                        <w:t>if</w:t>
                      </w:r>
                      <w:proofErr w:type="spellEnd"/>
                      <w:r>
                        <w:t>(</w:t>
                      </w:r>
                      <w:proofErr w:type="spellStart"/>
                      <w:r>
                        <w:t>forceToAdd.magnitude</w:t>
                      </w:r>
                      <w:proofErr w:type="spellEnd"/>
                      <w:r>
                        <w:t xml:space="preserve"> &lt; </w:t>
                      </w:r>
                      <w:proofErr w:type="spellStart"/>
                      <w:r>
                        <w:t>forceRemaining</w:t>
                      </w:r>
                      <w:proofErr w:type="spellEnd"/>
                      <w:r>
                        <w:t>)</w:t>
                      </w:r>
                    </w:p>
                    <w:p w14:paraId="5911D51E" w14:textId="77777777" w:rsidR="00CF1B5E" w:rsidRDefault="00CF1B5E" w:rsidP="0064361A">
                      <w:pPr>
                        <w:pStyle w:val="Kod"/>
                      </w:pPr>
                      <w:r>
                        <w:tab/>
                      </w:r>
                      <w:r>
                        <w:tab/>
                        <w:t>{</w:t>
                      </w:r>
                    </w:p>
                    <w:p w14:paraId="1C29C73A" w14:textId="77777777" w:rsidR="00CF1B5E" w:rsidRDefault="00CF1B5E" w:rsidP="0064361A">
                      <w:pPr>
                        <w:pStyle w:val="Kod"/>
                      </w:pPr>
                      <w:r>
                        <w:tab/>
                      </w:r>
                      <w:r>
                        <w:tab/>
                      </w:r>
                      <w:r>
                        <w:tab/>
                        <w:t xml:space="preserve">force += </w:t>
                      </w:r>
                      <w:proofErr w:type="spellStart"/>
                      <w:r>
                        <w:t>forceToAdd</w:t>
                      </w:r>
                      <w:proofErr w:type="spellEnd"/>
                      <w:r>
                        <w:t>;</w:t>
                      </w:r>
                    </w:p>
                    <w:p w14:paraId="09CCC20F" w14:textId="77777777" w:rsidR="00CF1B5E" w:rsidRDefault="00CF1B5E" w:rsidP="0064361A">
                      <w:pPr>
                        <w:pStyle w:val="Kod"/>
                      </w:pPr>
                      <w:r>
                        <w:tab/>
                      </w:r>
                      <w:r>
                        <w:tab/>
                        <w:t>}</w:t>
                      </w:r>
                    </w:p>
                    <w:p w14:paraId="0F3D5F97" w14:textId="77777777" w:rsidR="00CF1B5E" w:rsidRDefault="00CF1B5E" w:rsidP="0064361A">
                      <w:pPr>
                        <w:pStyle w:val="Kod"/>
                      </w:pPr>
                      <w:r>
                        <w:tab/>
                      </w:r>
                      <w:r>
                        <w:tab/>
                      </w:r>
                      <w:proofErr w:type="spellStart"/>
                      <w:r>
                        <w:t>else</w:t>
                      </w:r>
                      <w:proofErr w:type="spellEnd"/>
                    </w:p>
                    <w:p w14:paraId="4088E8CA" w14:textId="77777777" w:rsidR="00CF1B5E" w:rsidRDefault="00CF1B5E" w:rsidP="0064361A">
                      <w:pPr>
                        <w:pStyle w:val="Kod"/>
                      </w:pPr>
                      <w:r>
                        <w:tab/>
                      </w:r>
                      <w:r>
                        <w:tab/>
                        <w:t>{</w:t>
                      </w:r>
                    </w:p>
                    <w:p w14:paraId="5F576B6B" w14:textId="77777777" w:rsidR="00CF1B5E" w:rsidRDefault="00CF1B5E" w:rsidP="0064361A">
                      <w:pPr>
                        <w:pStyle w:val="Kod"/>
                      </w:pPr>
                      <w:r>
                        <w:tab/>
                      </w:r>
                      <w:r>
                        <w:tab/>
                      </w:r>
                      <w:r>
                        <w:tab/>
                        <w:t xml:space="preserve">force += </w:t>
                      </w:r>
                      <w:proofErr w:type="spellStart"/>
                      <w:r>
                        <w:t>forceToAdd.normalize</w:t>
                      </w:r>
                      <w:proofErr w:type="spellEnd"/>
                      <w:r>
                        <w:t xml:space="preserve"> * </w:t>
                      </w:r>
                      <w:proofErr w:type="spellStart"/>
                      <w:r>
                        <w:t>forceRemaining</w:t>
                      </w:r>
                      <w:proofErr w:type="spellEnd"/>
                      <w:r>
                        <w:t>;</w:t>
                      </w:r>
                    </w:p>
                    <w:p w14:paraId="37C0C023" w14:textId="77777777" w:rsidR="00CF1B5E" w:rsidRDefault="00CF1B5E" w:rsidP="0064361A">
                      <w:pPr>
                        <w:pStyle w:val="Kod"/>
                      </w:pPr>
                      <w:r>
                        <w:tab/>
                      </w:r>
                      <w:r>
                        <w:tab/>
                        <w:t>}</w:t>
                      </w:r>
                    </w:p>
                    <w:p w14:paraId="7897D780" w14:textId="77777777" w:rsidR="00CF1B5E" w:rsidRDefault="00CF1B5E" w:rsidP="0064361A">
                      <w:pPr>
                        <w:pStyle w:val="Kod"/>
                      </w:pPr>
                      <w:r>
                        <w:tab/>
                        <w:t>}</w:t>
                      </w:r>
                    </w:p>
                    <w:p w14:paraId="74335311" w14:textId="77777777" w:rsidR="00CF1B5E" w:rsidRDefault="00CF1B5E" w:rsidP="0064361A">
                      <w:pPr>
                        <w:pStyle w:val="Kod"/>
                      </w:pPr>
                      <w:r>
                        <w:tab/>
                      </w:r>
                    </w:p>
                    <w:p w14:paraId="70069FE5" w14:textId="77777777" w:rsidR="00CF1B5E" w:rsidRDefault="00CF1B5E" w:rsidP="0064361A">
                      <w:pPr>
                        <w:pStyle w:val="Kod"/>
                      </w:pPr>
                      <w:r>
                        <w:tab/>
                      </w:r>
                      <w:proofErr w:type="spellStart"/>
                      <w:r>
                        <w:t>return</w:t>
                      </w:r>
                      <w:proofErr w:type="spellEnd"/>
                      <w:r>
                        <w:t xml:space="preserve"> force;</w:t>
                      </w:r>
                    </w:p>
                    <w:p w14:paraId="3D459D1E" w14:textId="4931039C" w:rsidR="00CF1B5E" w:rsidRDefault="00CF1B5E" w:rsidP="0064361A">
                      <w:pPr>
                        <w:pStyle w:val="Kod"/>
                      </w:pPr>
                      <w:r>
                        <w:t>}</w:t>
                      </w:r>
                    </w:p>
                  </w:txbxContent>
                </v:textbox>
                <w10:wrap type="topAndBottom"/>
              </v:shape>
            </w:pict>
          </mc:Fallback>
        </mc:AlternateContent>
      </w:r>
      <w:r w:rsidR="00ED4CC3"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31DCF0ED" w14:textId="2C6DEE20" w:rsidR="0064361A" w:rsidRPr="00BB4C2C" w:rsidRDefault="0064361A" w:rsidP="0064361A">
      <w:pPr>
        <w:pStyle w:val="Pseudokod"/>
      </w:pPr>
      <w:proofErr w:type="spellStart"/>
      <w:r>
        <w:t>Pseudokod</w:t>
      </w:r>
      <w:proofErr w:type="spellEnd"/>
      <w:r>
        <w:t xml:space="preserve"> för att beräkna en agents totala styrkraft med viktad trunkerad summa med prioritering.</w:t>
      </w:r>
    </w:p>
    <w:p w14:paraId="2DC664D7" w14:textId="3FFA6094" w:rsidR="00080229" w:rsidRPr="00BB4C2C" w:rsidRDefault="00080229" w:rsidP="00080229">
      <w:pPr>
        <w:pStyle w:val="Rubrik2"/>
      </w:pPr>
      <w:bookmarkStart w:id="38" w:name="_Toc414608589"/>
      <w:r w:rsidRPr="00BB4C2C">
        <w:t>Vägplanering</w:t>
      </w:r>
      <w:bookmarkEnd w:id="38"/>
    </w:p>
    <w:p w14:paraId="2F1745B9" w14:textId="4B2351BD"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AF7CCC">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18B08E4E" w:rsidR="00080229" w:rsidRPr="00BB4C2C" w:rsidRDefault="00080229" w:rsidP="00080229">
      <w:pPr>
        <w:pStyle w:val="Rubrik3"/>
      </w:pPr>
      <w:bookmarkStart w:id="39" w:name="_Toc414608590"/>
      <w:r w:rsidRPr="00BB4C2C">
        <w:t>A*</w:t>
      </w:r>
      <w:bookmarkEnd w:id="39"/>
    </w:p>
    <w:p w14:paraId="528F0F5E" w14:textId="1029A1C7"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w:t>
      </w:r>
      <w:proofErr w:type="spellStart"/>
      <w:r w:rsidRPr="00BB4C2C">
        <w:t>Betram</w:t>
      </w:r>
      <w:proofErr w:type="spellEnd"/>
      <w:r w:rsidRPr="00BB4C2C">
        <w:t xml:space="preserve">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 xml:space="preserve">rbättring av </w:t>
      </w:r>
      <w:proofErr w:type="spellStart"/>
      <w:r w:rsidR="00C07326" w:rsidRPr="00BB4C2C">
        <w:t>Djikstras</w:t>
      </w:r>
      <w:proofErr w:type="spellEnd"/>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w:t>
      </w:r>
      <w:r w:rsidR="00C3498D">
        <w:t>i</w:t>
      </w:r>
      <w:r w:rsidR="00C87633" w:rsidRPr="00BB4C2C">
        <w:t xml:space="preserve"> en graf</w:t>
      </w:r>
      <w:r w:rsidRPr="00BB4C2C">
        <w:t>. Heuristik innebär att a</w:t>
      </w:r>
      <w:r w:rsidR="00A3298E">
        <w:t>lgoritmen gör en uppskattning av</w:t>
      </w:r>
      <w:r w:rsidRPr="00BB4C2C">
        <w:t xml:space="preserve">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5BDB6DE7"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40" w:name="_Toc181172224"/>
      <w:bookmarkStart w:id="41" w:name="_Toc219466036"/>
      <w:bookmarkStart w:id="42" w:name="_Toc219475263"/>
      <w:bookmarkStart w:id="43" w:name="_Toc414608591"/>
      <w:r w:rsidRPr="00BB4C2C">
        <w:lastRenderedPageBreak/>
        <w:t>Problemformulering</w:t>
      </w:r>
      <w:bookmarkEnd w:id="40"/>
      <w:bookmarkEnd w:id="41"/>
      <w:bookmarkEnd w:id="42"/>
      <w:bookmarkEnd w:id="43"/>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772427"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772427"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772427"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772427"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Default="00576A08" w:rsidP="00576A08">
      <w:pPr>
        <w:pStyle w:val="Rubrik2"/>
      </w:pPr>
      <w:bookmarkStart w:id="44" w:name="_Ref411455087"/>
      <w:bookmarkStart w:id="45" w:name="_Toc414608592"/>
      <w:r w:rsidRPr="00BB4C2C">
        <w:t>Problembeskrivning</w:t>
      </w:r>
      <w:bookmarkEnd w:id="44"/>
      <w:bookmarkEnd w:id="45"/>
    </w:p>
    <w:p w14:paraId="31312509" w14:textId="449C1A92" w:rsidR="00A00189" w:rsidRDefault="0039356D" w:rsidP="00A00189">
      <w:r>
        <w:t>I takten med att datorspel blir större ökar även komplexiteten hos AI-systemen som de använder</w:t>
      </w:r>
      <w:r w:rsidR="002D0BDE">
        <w:t xml:space="preserve"> (se exempelvis Brian Schwab </w:t>
      </w:r>
      <w:r w:rsidR="002D0BDE">
        <w:fldChar w:fldCharType="begin" w:fldLock="1"/>
      </w:r>
      <w:r w:rsidR="00B1262A">
        <w:instrText>ADDIN CSL_CITATION { "citationItems" : [ { "id" : "ITEM-1", "itemData" : { "ISBN" : "1584503440", "author" : [ { "dropping-particle" : "", "family" : "Schwab", "given" : "Brian", "non-dropping-particle" : "", "parse-names" : false, "suffix" : "" } ], "id" : "ITEM-1", "issued" : { "date-parts" : [ [ "2004", "7", "1" ] ] }, "publisher" : "Charles River Media, Inc.", "title" : "Ai Game Engine Programming", "type" : "book" }, "uris" : [ "http://www.mendeley.com/documents/?uuid=bfc3647b-6689-4079-abdd-9ca6d75b5f77" ] } ], "mendeley" : { "formattedCitation" : "(Schwab, 2004)", "manualFormatting" : "(2004)", "plainTextFormattedCitation" : "(Schwab, 2004)", "previouslyFormattedCitation" : "(Schwab, 2004)" }, "properties" : { "noteIndex" : 0 }, "schema" : "https://github.com/citation-style-language/schema/raw/master/csl-citation.json" }</w:instrText>
      </w:r>
      <w:r w:rsidR="002D0BDE">
        <w:fldChar w:fldCharType="separate"/>
      </w:r>
      <w:r w:rsidR="002D0BDE" w:rsidRPr="002D0BDE">
        <w:rPr>
          <w:noProof/>
        </w:rPr>
        <w:t>(2004)</w:t>
      </w:r>
      <w:r w:rsidR="002D0BDE">
        <w:fldChar w:fldCharType="end"/>
      </w:r>
      <w:r w:rsidR="002D0BDE">
        <w:t>)</w:t>
      </w:r>
      <w:r>
        <w:t xml:space="preserve">. </w:t>
      </w:r>
      <w:r w:rsidR="00D06867">
        <w:t xml:space="preserve">Antalet agenter ökar och komplexiteten på miljöerna dessa agenter rör sig i blir högre. </w:t>
      </w:r>
      <w:r w:rsidR="006D687E" w:rsidRPr="00BB4C2C">
        <w:t xml:space="preserve">Detta kommer att ha en påverkan på </w:t>
      </w:r>
      <w:r w:rsidR="006D687E">
        <w:t>minnes</w:t>
      </w:r>
      <w:r w:rsidR="006D687E" w:rsidRPr="00BB4C2C">
        <w:t>effektiv</w:t>
      </w:r>
      <w:r w:rsidR="006D687E">
        <w:t xml:space="preserve">iteten hos </w:t>
      </w:r>
      <w:r w:rsidR="000E3A08">
        <w:t xml:space="preserve">det </w:t>
      </w:r>
      <w:r w:rsidR="001F7EDA">
        <w:t>AI</w:t>
      </w:r>
      <w:r w:rsidR="000E3A08">
        <w:t>-system</w:t>
      </w:r>
      <w:r w:rsidR="001F7EDA">
        <w:t xml:space="preserve"> som navigerar</w:t>
      </w:r>
      <w:r w:rsidR="006D687E" w:rsidRPr="00BB4C2C">
        <w:t xml:space="preserve"> agenterna</w:t>
      </w:r>
      <w:r w:rsidR="001F7EDA">
        <w:t xml:space="preserve"> i spelvärlden</w:t>
      </w:r>
      <w:r w:rsidR="006D687E" w:rsidRPr="00BB4C2C">
        <w:t>.</w:t>
      </w:r>
      <w:r w:rsidR="002E73D7">
        <w:t xml:space="preserve"> </w:t>
      </w:r>
      <w:r w:rsidR="008E54F8">
        <w:t>Det är därför viktigt att</w:t>
      </w:r>
      <w:r w:rsidR="006D687E" w:rsidRPr="00BB4C2C">
        <w:t xml:space="preserve"> </w:t>
      </w:r>
      <w:r w:rsidR="008E54F8">
        <w:t xml:space="preserve">AI-systemets minneseffektivitet inte blir för låg, i och med </w:t>
      </w:r>
      <w:r w:rsidR="002E73D7">
        <w:t xml:space="preserve">att </w:t>
      </w:r>
      <w:r w:rsidR="00D37144">
        <w:t xml:space="preserve">det </w:t>
      </w:r>
      <w:r w:rsidR="002E73D7">
        <w:t xml:space="preserve">endast </w:t>
      </w:r>
      <w:r w:rsidR="00D37144">
        <w:t xml:space="preserve">finns en begränsad resurs </w:t>
      </w:r>
      <w:r w:rsidR="002E73D7">
        <w:t xml:space="preserve">att använda sig utav </w:t>
      </w:r>
      <w:r w:rsidR="008E54F8">
        <w:t xml:space="preserve">och </w:t>
      </w:r>
      <w:r w:rsidR="002E73D7">
        <w:t xml:space="preserve">låg minneseffektivitet </w:t>
      </w:r>
      <w:r w:rsidR="008E54F8">
        <w:t xml:space="preserve">leder </w:t>
      </w:r>
      <w:r w:rsidR="002E73D7">
        <w:t xml:space="preserve">till att </w:t>
      </w:r>
      <w:r w:rsidR="00811DF2">
        <w:t xml:space="preserve">spelet inte </w:t>
      </w:r>
      <w:r w:rsidR="002E73D7">
        <w:t xml:space="preserve">kommer </w:t>
      </w:r>
      <w:r w:rsidR="00811DF2">
        <w:t xml:space="preserve">köras på ett bra sätt och spelupplevelsen </w:t>
      </w:r>
      <w:r w:rsidR="00CE7D76">
        <w:t xml:space="preserve">för användaren </w:t>
      </w:r>
      <w:r w:rsidR="00811DF2">
        <w:t>kommer att försämras.</w:t>
      </w:r>
    </w:p>
    <w:p w14:paraId="13800449" w14:textId="41A6B5C9" w:rsidR="00A00189" w:rsidRPr="0039356D" w:rsidRDefault="00C7342B" w:rsidP="003F185F">
      <w:r>
        <w:t xml:space="preserve">Som beskrivet i avsnitt </w:t>
      </w:r>
      <w:r>
        <w:fldChar w:fldCharType="begin"/>
      </w:r>
      <w:r>
        <w:instrText xml:space="preserve"> REF _Ref414269889 \r \h </w:instrText>
      </w:r>
      <w:r>
        <w:fldChar w:fldCharType="separate"/>
      </w:r>
      <w:r w:rsidR="00772427">
        <w:t>2.3</w:t>
      </w:r>
      <w:r>
        <w:fldChar w:fldCharType="end"/>
      </w:r>
      <w:r>
        <w:t xml:space="preserve"> är s</w:t>
      </w:r>
      <w:r w:rsidR="00A00189">
        <w:t>tyrbeteenden är en samling</w:t>
      </w:r>
      <w:r>
        <w:t xml:space="preserve"> av</w:t>
      </w:r>
      <w:r w:rsidR="00A00189">
        <w:t xml:space="preserve"> olika tekniker vars syft</w:t>
      </w:r>
      <w:r>
        <w:t>e är att styra en autonom agent och d</w:t>
      </w:r>
      <w:r w:rsidR="00A00189">
        <w:t xml:space="preserve">e första </w:t>
      </w:r>
      <w:r>
        <w:t xml:space="preserve">av dessa </w:t>
      </w:r>
      <w:r w:rsidR="007602D1">
        <w:t>styrbeteenden</w:t>
      </w:r>
      <w:r w:rsidR="00A00189">
        <w:t xml:space="preserve"> skapades av Craig Reynolds </w:t>
      </w:r>
      <w:r w:rsidR="00A00189">
        <w:fldChar w:fldCharType="begin" w:fldLock="1"/>
      </w:r>
      <w:r w:rsidR="00A00189">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Reynolds, 1987)" }, "properties" : { "noteIndex" : 0 }, "schema" : "https://github.com/citation-style-language/schema/raw/master/csl-citation.json" }</w:instrText>
      </w:r>
      <w:r w:rsidR="00A00189">
        <w:fldChar w:fldCharType="separate"/>
      </w:r>
      <w:r w:rsidR="00A00189">
        <w:rPr>
          <w:noProof/>
        </w:rPr>
        <w:t>(</w:t>
      </w:r>
      <w:r w:rsidR="00A00189" w:rsidRPr="00FC5683">
        <w:rPr>
          <w:noProof/>
        </w:rPr>
        <w:t>1987)</w:t>
      </w:r>
      <w:r w:rsidR="00A00189">
        <w:fldChar w:fldCharType="end"/>
      </w:r>
      <w:r w:rsidR="00ED0F13">
        <w:t xml:space="preserve">. </w:t>
      </w:r>
      <w:r w:rsidR="004D2630">
        <w:t xml:space="preserve">Avsnitt </w:t>
      </w:r>
      <w:r w:rsidR="004D2630">
        <w:fldChar w:fldCharType="begin"/>
      </w:r>
      <w:r w:rsidR="004D2630">
        <w:instrText xml:space="preserve"> REF _Ref414270001 \r \h </w:instrText>
      </w:r>
      <w:r w:rsidR="004D2630">
        <w:fldChar w:fldCharType="separate"/>
      </w:r>
      <w:r w:rsidR="00772427">
        <w:t>2.3.4</w:t>
      </w:r>
      <w:r w:rsidR="004D2630">
        <w:fldChar w:fldCharType="end"/>
      </w:r>
      <w:r w:rsidR="004D2630">
        <w:t xml:space="preserve"> och avsnitt </w:t>
      </w:r>
      <w:r w:rsidR="004D2630">
        <w:fldChar w:fldCharType="begin"/>
      </w:r>
      <w:r w:rsidR="004D2630">
        <w:instrText xml:space="preserve"> REF _Ref414270004 \r \h </w:instrText>
      </w:r>
      <w:r w:rsidR="004D2630">
        <w:fldChar w:fldCharType="separate"/>
      </w:r>
      <w:r w:rsidR="00772427">
        <w:t>2.3.5</w:t>
      </w:r>
      <w:r w:rsidR="004D2630">
        <w:fldChar w:fldCharType="end"/>
      </w:r>
      <w:r w:rsidR="004D2630">
        <w:t xml:space="preserve"> förklarar vägföljningsbeteende respektive flödesfältsbeteende. Dessa två beteenden </w:t>
      </w:r>
      <w:r w:rsidR="004D6A09">
        <w:t xml:space="preserve">har båda som syfte att röra sig från en </w:t>
      </w:r>
      <w:r w:rsidR="00D72CFB">
        <w:t>punk</w:t>
      </w:r>
      <w:r w:rsidR="00896505">
        <w:t>t</w:t>
      </w:r>
      <w:r w:rsidR="00D72CFB">
        <w:t xml:space="preserve"> till en annan</w:t>
      </w:r>
      <w:r w:rsidR="008624AE">
        <w:t xml:space="preserve"> punkt</w:t>
      </w:r>
      <w:r w:rsidR="00D72CFB">
        <w:t xml:space="preserve"> i</w:t>
      </w:r>
      <w:r w:rsidR="00F1238E">
        <w:t xml:space="preserve"> en miljö</w:t>
      </w:r>
      <w:r w:rsidR="00D72CFB">
        <w:t>.</w:t>
      </w:r>
    </w:p>
    <w:p w14:paraId="406DE39A" w14:textId="52F7005F" w:rsidR="00F019D6" w:rsidRDefault="00BD7116" w:rsidP="00E725AD">
      <w:r w:rsidRPr="00BB4C2C">
        <w:t xml:space="preserve">Examensarbetet kommer att fokusera på </w:t>
      </w:r>
      <w:r w:rsidR="00E65D80">
        <w:t xml:space="preserve">vägföljnings- </w:t>
      </w:r>
      <w:r w:rsidR="00F94544">
        <w:t xml:space="preserve">och </w:t>
      </w:r>
      <w:r w:rsidR="00F019D6">
        <w:t>flödesfälts</w:t>
      </w:r>
      <w:r w:rsidR="00E65D80">
        <w:t xml:space="preserve">beteende </w:t>
      </w:r>
      <w:r w:rsidR="00E34837" w:rsidRPr="00BB4C2C">
        <w:t xml:space="preserve">för </w:t>
      </w:r>
      <w:r w:rsidR="00F94544">
        <w:t>att navigera</w:t>
      </w:r>
      <w:r w:rsidR="00367EAB">
        <w:t xml:space="preserve"> grupper av agenter genom en miljö</w:t>
      </w:r>
      <w:r w:rsidR="00E34837"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r w:rsidR="002F5003">
        <w:t xml:space="preserve"> Det går även att använda dessa tekniker för olika simulationer. </w:t>
      </w:r>
      <w:r w:rsidR="006F59CC">
        <w:t xml:space="preserve">Till exempel används flödesfältsbeteende i artikeln </w:t>
      </w:r>
      <w:proofErr w:type="spellStart"/>
      <w:r w:rsidR="002F5003">
        <w:rPr>
          <w:i/>
        </w:rPr>
        <w:t>Directing</w:t>
      </w:r>
      <w:proofErr w:type="spellEnd"/>
      <w:r w:rsidR="002F5003">
        <w:rPr>
          <w:i/>
        </w:rPr>
        <w:t xml:space="preserve"> </w:t>
      </w:r>
      <w:proofErr w:type="spellStart"/>
      <w:r w:rsidR="002F5003">
        <w:rPr>
          <w:i/>
        </w:rPr>
        <w:t>Crowd</w:t>
      </w:r>
      <w:proofErr w:type="spellEnd"/>
      <w:r w:rsidR="002F5003">
        <w:rPr>
          <w:i/>
        </w:rPr>
        <w:t xml:space="preserve"> Simulation </w:t>
      </w:r>
      <w:proofErr w:type="spellStart"/>
      <w:r w:rsidR="002F5003">
        <w:rPr>
          <w:i/>
        </w:rPr>
        <w:t>Using</w:t>
      </w:r>
      <w:proofErr w:type="spellEnd"/>
      <w:r w:rsidR="002F5003">
        <w:rPr>
          <w:i/>
        </w:rPr>
        <w:t xml:space="preserve"> Navigation </w:t>
      </w:r>
      <w:proofErr w:type="spellStart"/>
      <w:r w:rsidR="002F5003">
        <w:rPr>
          <w:i/>
        </w:rPr>
        <w:t>Fields</w:t>
      </w:r>
      <w:proofErr w:type="spellEnd"/>
      <w:r w:rsidR="00254612">
        <w:t xml:space="preserve"> </w:t>
      </w:r>
      <w:r w:rsidR="006F59CC">
        <w:fldChar w:fldCharType="begin" w:fldLock="1"/>
      </w:r>
      <w:r w:rsidR="000E4B1A">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 : "2", "issued" : { "date-parts" : [ [ "2011", "2" ] ] }, "page" : "244-54", "title" : "Directing crowd simulations using navigation fields.", "title-short" : "Visualization and Computer Graphics, IEEE Transact", "type" : "article-journal", "volume" : "17" }, "uris" : [ "http://www.mendeley.com/documents/?uuid=8d5d46a0-dbbf-432a-bc31-241dba737a00" ] } ], "mendeley" : { "formattedCitation" : "(Patil et al., 2011)", "plainTextFormattedCitation" : "(Patil et al., 2011)", "previouslyFormattedCitation" : "(Patil et al., 2011)" }, "properties" : { "noteIndex" : 0 }, "schema" : "https://github.com/citation-style-language/schema/raw/master/csl-citation.json" }</w:instrText>
      </w:r>
      <w:r w:rsidR="006F59CC">
        <w:fldChar w:fldCharType="separate"/>
      </w:r>
      <w:r w:rsidR="006F59CC" w:rsidRPr="006F59CC">
        <w:rPr>
          <w:noProof/>
        </w:rPr>
        <w:t>(Patil et al., 2011)</w:t>
      </w:r>
      <w:r w:rsidR="006F59CC">
        <w:fldChar w:fldCharType="end"/>
      </w:r>
      <w:r w:rsidR="006F59CC">
        <w:t xml:space="preserve"> för att simulera stora folkmassor i stadsmiljöer.</w:t>
      </w:r>
    </w:p>
    <w:p w14:paraId="5D04DD06" w14:textId="005285E6" w:rsidR="00E90F98" w:rsidRPr="00BB4C2C" w:rsidRDefault="00E90F98" w:rsidP="00E725AD">
      <w:pPr>
        <w:rPr>
          <w:b/>
          <w:i/>
          <w:color w:val="FF0000"/>
        </w:rPr>
      </w:pPr>
      <w:r w:rsidRPr="00BB4C2C">
        <w:t>Den frågeställning som ar</w:t>
      </w:r>
      <w:r w:rsidR="002F470C">
        <w:t>betet kommer försöka besvara är:</w:t>
      </w:r>
    </w:p>
    <w:p w14:paraId="1F116EB1" w14:textId="27C1F772" w:rsidR="003C358A" w:rsidRDefault="00E90F98" w:rsidP="00282275">
      <w:pPr>
        <w:pStyle w:val="Liststycke"/>
        <w:numPr>
          <w:ilvl w:val="0"/>
          <w:numId w:val="13"/>
        </w:numPr>
      </w:pPr>
      <w:r w:rsidRPr="00BB4C2C">
        <w:t xml:space="preserve">Hur </w:t>
      </w:r>
      <w:r w:rsidR="001F66C0" w:rsidRPr="00BB4C2C">
        <w:t>jämför</w:t>
      </w:r>
      <w:r w:rsidR="00B45C50" w:rsidRPr="00BB4C2C">
        <w:t xml:space="preserve"> sig</w:t>
      </w:r>
      <w:r w:rsidR="00F64ACF">
        <w:t xml:space="preserve"> styrbeteendena flödesfälts-</w:t>
      </w:r>
      <w:r w:rsidR="006E11B4">
        <w:t xml:space="preserve"> och vägföljnings</w:t>
      </w:r>
      <w:r w:rsidR="00F64ACF">
        <w:t>-</w:t>
      </w:r>
      <w:r w:rsidR="006E11B4">
        <w:t xml:space="preserve">beteende för att </w:t>
      </w:r>
      <w:r w:rsidR="00B85E22">
        <w:t>styra</w:t>
      </w:r>
      <w:r w:rsidR="006E11B4">
        <w:t xml:space="preserve"> </w:t>
      </w:r>
      <w:r w:rsidR="001F66C0" w:rsidRPr="00BB4C2C">
        <w:t xml:space="preserve">grupper </w:t>
      </w:r>
      <w:r w:rsidRPr="00BB4C2C">
        <w:t xml:space="preserve">av autonoma agenter </w:t>
      </w:r>
      <w:r w:rsidR="00B85E22">
        <w:t xml:space="preserve">i olika miljöer </w:t>
      </w:r>
      <w:r w:rsidRPr="00BB4C2C">
        <w:t>med avseende på</w:t>
      </w:r>
      <w:r w:rsidR="005244BE" w:rsidRPr="00BB4C2C">
        <w:t xml:space="preserve"> </w:t>
      </w:r>
      <w:r w:rsidR="002C3B0F">
        <w:t>minneseffektivitet</w:t>
      </w:r>
      <w:r w:rsidR="00767163" w:rsidRPr="00BB4C2C">
        <w:t>?</w:t>
      </w:r>
    </w:p>
    <w:p w14:paraId="018D9E58" w14:textId="0A190B3D" w:rsidR="005244BE" w:rsidRDefault="000F1008" w:rsidP="00282275">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5FD2680D" w14:textId="182AB377" w:rsidR="003F7AB0" w:rsidRPr="00BB4C2C" w:rsidRDefault="0027042A" w:rsidP="00282275">
      <w:pPr>
        <w:rPr>
          <w:b/>
          <w:i/>
          <w:color w:val="FF0000"/>
        </w:rPr>
      </w:pPr>
      <w:r w:rsidRPr="00BB4C2C">
        <w:t xml:space="preserve">Arbetets genomförande är indelat i två delsteg. Det första steget är att implementera en applikation vars syfte </w:t>
      </w:r>
      <w:r w:rsidR="00D977CD">
        <w:t xml:space="preserve">är att testa de två teknikerna </w:t>
      </w:r>
      <w:r w:rsidRPr="00BB4C2C">
        <w:t>som arbetet ska utvärder</w:t>
      </w:r>
      <w:r w:rsidR="00D977CD">
        <w:t xml:space="preserve">a </w:t>
      </w:r>
      <w:r w:rsidRPr="00BB4C2C">
        <w:t xml:space="preserve">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46" w:name="_Toc414608593"/>
      <w:r w:rsidRPr="00BB4C2C">
        <w:t>Delmål 1: Implementation</w:t>
      </w:r>
      <w:bookmarkEnd w:id="46"/>
    </w:p>
    <w:p w14:paraId="26C7F36D" w14:textId="28C43A8B"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w:t>
      </w:r>
      <w:r w:rsidR="00921635" w:rsidRPr="00BB4C2C">
        <w:lastRenderedPageBreak/>
        <w:t>ska vara</w:t>
      </w:r>
      <w:r w:rsidR="00FB03C2" w:rsidRPr="00BB4C2C">
        <w:t xml:space="preserve"> möjligt </w:t>
      </w:r>
      <w:r w:rsidR="00921635" w:rsidRPr="00BB4C2C">
        <w:t xml:space="preserve">att skapa olika </w:t>
      </w:r>
      <w:r w:rsidR="00621328">
        <w:t>testfall</w:t>
      </w:r>
      <w:r w:rsidR="00BD6283" w:rsidRPr="00BB4C2C">
        <w:t xml:space="preserve"> för att enkelt kunna analysera teknikerna</w:t>
      </w:r>
      <w:r w:rsidR="00921635" w:rsidRPr="00BB4C2C">
        <w:t>.</w:t>
      </w:r>
      <w:r w:rsidR="004B4EB8" w:rsidRPr="00BB4C2C">
        <w:t xml:space="preserve"> Med olika </w:t>
      </w:r>
      <w:r w:rsidR="004F3CC1">
        <w:t>testfall</w:t>
      </w:r>
      <w:r w:rsidR="004F3CC1" w:rsidRPr="00BB4C2C">
        <w:t xml:space="preserve"> </w:t>
      </w:r>
      <w:r w:rsidR="004B4EB8" w:rsidRPr="00BB4C2C">
        <w:t>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47" w:name="_Toc414608594"/>
      <w:r w:rsidRPr="00BB4C2C">
        <w:t>Delmål 2: Utvärdering</w:t>
      </w:r>
      <w:bookmarkEnd w:id="47"/>
    </w:p>
    <w:p w14:paraId="0C3E4505" w14:textId="74F2463A" w:rsidR="00F019D6" w:rsidRPr="00F019D6" w:rsidRDefault="00AB3879" w:rsidP="00F019D6">
      <w:pPr>
        <w:rPr>
          <w:b/>
          <w:i/>
          <w:color w:val="FF0000"/>
        </w:rPr>
      </w:pPr>
      <w:r w:rsidRPr="00BB4C2C">
        <w:t xml:space="preserve">Detta delmål har som </w:t>
      </w:r>
      <w:r w:rsidR="00774B18" w:rsidRPr="00BB4C2C">
        <w:t>har som syfte att utvärdera</w:t>
      </w:r>
      <w:r w:rsidR="00F019D6">
        <w:t xml:space="preserve"> </w:t>
      </w:r>
      <w:r w:rsidR="00837831">
        <w:t xml:space="preserve">minnesanvändningen hos de </w:t>
      </w:r>
      <w:r w:rsidR="00F019D6">
        <w:t>två styrbeteendena</w:t>
      </w:r>
      <w:r w:rsidR="00774B18" w:rsidRPr="00BB4C2C">
        <w:t xml:space="preserve">. </w:t>
      </w:r>
      <w:r w:rsidR="00F019D6" w:rsidRPr="00BB4C2C">
        <w:t>Båda teknikerna kommer att slås ihop med andra styrbeteenden när de utvärderas. Detta kommer att ske med hjälp av en beräkningsmodell.</w:t>
      </w:r>
    </w:p>
    <w:p w14:paraId="608033C1" w14:textId="3E3A5161" w:rsidR="00F019D6" w:rsidRPr="00BB4C2C" w:rsidRDefault="00774B18" w:rsidP="00774B18">
      <w:pPr>
        <w:tabs>
          <w:tab w:val="left" w:pos="4994"/>
        </w:tabs>
        <w:rPr>
          <w:b/>
          <w:i/>
          <w:color w:val="FF0000"/>
        </w:rPr>
      </w:pPr>
      <w:r w:rsidRPr="00BB4C2C">
        <w:t>Det är i detta steg testfallen skapas med hjälp av applikation som implementerats i det tidigare</w:t>
      </w:r>
      <w:r w:rsidR="00801F7C" w:rsidRPr="00BB4C2C">
        <w:t xml:space="preserve"> delmålet</w:t>
      </w:r>
      <w:r w:rsidRPr="00BB4C2C">
        <w:t>.</w:t>
      </w:r>
      <w:r w:rsidR="00DA0E25" w:rsidRPr="00BB4C2C">
        <w:t xml:space="preserve"> </w:t>
      </w:r>
      <w:r w:rsidR="00781E05">
        <w:t xml:space="preserve">Testfallen kommer bestå av </w:t>
      </w:r>
      <w:r w:rsidR="00F019D6" w:rsidRPr="00BB4C2C">
        <w:t xml:space="preserve">grupper av autonoma agenter och storleken på dessa grupper kommer att variera från ett litet antal till ett </w:t>
      </w:r>
      <w:r w:rsidR="00837831">
        <w:t>sjuttiotal</w:t>
      </w:r>
      <w:r w:rsidR="00F019D6" w:rsidRPr="00BB4C2C">
        <w:t xml:space="preserve"> agenter mellan de olika testfallen. Eftersom att miljöer i spel kan variera kommer testfallen att köras på ett flertal olika miljöer som lägger fokus på v</w:t>
      </w:r>
      <w:r w:rsidR="00F019D6">
        <w:t>issa aspekter, som till exempel trånga och fria utrymmen</w:t>
      </w:r>
      <w:r w:rsidR="00F019D6" w:rsidRPr="00BB4C2C">
        <w:t>.</w:t>
      </w:r>
    </w:p>
    <w:p w14:paraId="08F47481" w14:textId="7864ECB4" w:rsidR="00780034" w:rsidRPr="00BB4C2C" w:rsidRDefault="004770A4" w:rsidP="00774B18">
      <w:pPr>
        <w:tabs>
          <w:tab w:val="left" w:pos="4994"/>
        </w:tabs>
        <w:rPr>
          <w:b/>
          <w:i/>
          <w:color w:val="FF0000"/>
        </w:rPr>
      </w:pPr>
      <w:r w:rsidRPr="00BB4C2C">
        <w:t xml:space="preserve">Den egenskap som arbetet kommer att utvärdera hos de två teknikerna är deras </w:t>
      </w:r>
      <w:r w:rsidR="00964AF8">
        <w:t>minnes</w:t>
      </w:r>
      <w:r w:rsidRPr="00BB4C2C">
        <w:t xml:space="preserve">effektivitet. Den operationella definitionen av </w:t>
      </w:r>
      <w:r w:rsidR="00F70033">
        <w:t>minnes</w:t>
      </w:r>
      <w:r w:rsidRPr="00BB4C2C">
        <w:t>effektivitet i detta arbete är</w:t>
      </w:r>
      <w:r w:rsidR="0022020A">
        <w:t xml:space="preserve"> minnesanvändningen</w:t>
      </w:r>
      <w:r w:rsidRPr="00BB4C2C">
        <w:t xml:space="preserve"> hos teknikerna. </w:t>
      </w:r>
      <w:r w:rsidR="00D45CE4" w:rsidRPr="00BB4C2C">
        <w:t xml:space="preserve">Med </w:t>
      </w:r>
      <w:r w:rsidR="007E71A9">
        <w:t xml:space="preserve">minnesanvändning </w:t>
      </w:r>
      <w:r w:rsidR="00D45CE4" w:rsidRPr="00BB4C2C">
        <w:t xml:space="preserve">menas </w:t>
      </w:r>
      <w:r w:rsidR="007E71A9">
        <w:t xml:space="preserve">hur mycket minne som allokeras och används </w:t>
      </w:r>
      <w:r w:rsidR="00D45CE4" w:rsidRPr="00BB4C2C">
        <w:t xml:space="preserve">för </w:t>
      </w:r>
      <w:r w:rsidR="007E71A9">
        <w:t xml:space="preserve">att navigera grupperna </w:t>
      </w:r>
      <w:r w:rsidR="00B72646">
        <w:t xml:space="preserve">av </w:t>
      </w:r>
      <w:r w:rsidR="007E71A9">
        <w:t>agenter.</w:t>
      </w:r>
    </w:p>
    <w:p w14:paraId="1672F4E7" w14:textId="5DE0C195" w:rsidR="002C6475" w:rsidRPr="00BB4C2C" w:rsidRDefault="00CB442F" w:rsidP="002C6475">
      <w:pPr>
        <w:pStyle w:val="Rubrik2"/>
      </w:pPr>
      <w:bookmarkStart w:id="48" w:name="_Toc181172225"/>
      <w:bookmarkStart w:id="49" w:name="_Toc219466037"/>
      <w:bookmarkStart w:id="50" w:name="_Toc219475264"/>
      <w:bookmarkStart w:id="51" w:name="_Ref411455094"/>
      <w:bookmarkStart w:id="52" w:name="_Ref411455231"/>
      <w:bookmarkStart w:id="53" w:name="_Toc414608595"/>
      <w:r w:rsidRPr="00BB4C2C">
        <w:t>Metodbeskrivning</w:t>
      </w:r>
      <w:bookmarkEnd w:id="48"/>
      <w:bookmarkEnd w:id="49"/>
      <w:bookmarkEnd w:id="50"/>
      <w:bookmarkEnd w:id="51"/>
      <w:bookmarkEnd w:id="52"/>
      <w:bookmarkEnd w:id="53"/>
    </w:p>
    <w:p w14:paraId="09D42981" w14:textId="1008B4EE" w:rsidR="004C7081" w:rsidRPr="00BB4C2C" w:rsidRDefault="00E93C50" w:rsidP="00E93C50">
      <w:pPr>
        <w:pStyle w:val="Rubrik3"/>
      </w:pPr>
      <w:bookmarkStart w:id="54" w:name="_Toc414608596"/>
      <w:r w:rsidRPr="00BB4C2C">
        <w:t>Metod för delmål 1: Implementation</w:t>
      </w:r>
      <w:bookmarkEnd w:id="54"/>
    </w:p>
    <w:p w14:paraId="5329FFE2" w14:textId="76A8F838" w:rsidR="002C6475" w:rsidRPr="00C82C34" w:rsidRDefault="00567F10" w:rsidP="002C6475">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w:t>
      </w:r>
      <w:r w:rsidR="00C82C34">
        <w:t xml:space="preserve">Alla styrbeteenden som används i arbetet grundar sig från Craig Reynolds artikel </w:t>
      </w:r>
      <w:proofErr w:type="spellStart"/>
      <w:r w:rsidR="00C82C34">
        <w:rPr>
          <w:i/>
        </w:rPr>
        <w:t>Steering</w:t>
      </w:r>
      <w:proofErr w:type="spellEnd"/>
      <w:r w:rsidR="00C82C34">
        <w:rPr>
          <w:i/>
        </w:rPr>
        <w:t xml:space="preserve"> </w:t>
      </w:r>
      <w:proofErr w:type="spellStart"/>
      <w:r w:rsidR="00C82C34">
        <w:rPr>
          <w:i/>
        </w:rPr>
        <w:t>Behaviors</w:t>
      </w:r>
      <w:proofErr w:type="spellEnd"/>
      <w:r w:rsidR="00C82C34">
        <w:rPr>
          <w:i/>
        </w:rPr>
        <w:t xml:space="preserve"> For </w:t>
      </w:r>
      <w:proofErr w:type="spellStart"/>
      <w:r w:rsidR="00C82C34">
        <w:rPr>
          <w:i/>
        </w:rPr>
        <w:t>Autonomous</w:t>
      </w:r>
      <w:proofErr w:type="spellEnd"/>
      <w:r w:rsidR="00C82C34">
        <w:rPr>
          <w:i/>
        </w:rPr>
        <w:t xml:space="preserve"> </w:t>
      </w:r>
      <w:proofErr w:type="spellStart"/>
      <w:r w:rsidR="00C82C34" w:rsidRPr="00C82C34">
        <w:t>Characters</w:t>
      </w:r>
      <w:proofErr w:type="spellEnd"/>
      <w:r w:rsidR="00C82C34">
        <w:t xml:space="preserve"> </w:t>
      </w:r>
      <w:r w:rsidR="00C82C34">
        <w:fldChar w:fldCharType="begin" w:fldLock="1"/>
      </w:r>
      <w:r w:rsidR="00C82C3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Reynolds, 1999)" }, "properties" : { "noteIndex" : 0 }, "schema" : "https://github.com/citation-style-language/schema/raw/master/csl-citation.json" }</w:instrText>
      </w:r>
      <w:r w:rsidR="00C82C34">
        <w:fldChar w:fldCharType="separate"/>
      </w:r>
      <w:r w:rsidR="00C82C34" w:rsidRPr="00C82C34">
        <w:rPr>
          <w:noProof/>
        </w:rPr>
        <w:t>(1999)</w:t>
      </w:r>
      <w:r w:rsidR="00C82C34">
        <w:fldChar w:fldCharType="end"/>
      </w:r>
      <w:r w:rsidR="00C82C34">
        <w:t xml:space="preserve">. </w:t>
      </w:r>
      <w:r w:rsidR="00652252" w:rsidRPr="00C82C34">
        <w:t>Det</w:t>
      </w:r>
      <w:r w:rsidR="00652252" w:rsidRPr="00BB4C2C">
        <w:t xml:space="preserve">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r w:rsidR="000E4B1A">
        <w:t xml:space="preserve"> För att kunna evaluera minneseffektiviteten hos teknikerna används verktyget </w:t>
      </w:r>
      <w:proofErr w:type="spellStart"/>
      <w:r w:rsidR="000E4B1A">
        <w:rPr>
          <w:i/>
        </w:rPr>
        <w:t>dotMemory</w:t>
      </w:r>
      <w:proofErr w:type="spellEnd"/>
      <w:r w:rsidR="000E4B1A">
        <w:t xml:space="preserve"> </w:t>
      </w:r>
      <w:r w:rsidR="000E4B1A">
        <w:fldChar w:fldCharType="begin" w:fldLock="1"/>
      </w:r>
      <w:r w:rsidR="00A2320D">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0E4B1A">
        <w:fldChar w:fldCharType="separate"/>
      </w:r>
      <w:r w:rsidR="000E4B1A" w:rsidRPr="000E4B1A">
        <w:rPr>
          <w:noProof/>
        </w:rPr>
        <w:t>(JetBrains, 2014)</w:t>
      </w:r>
      <w:r w:rsidR="000E4B1A">
        <w:fldChar w:fldCharType="end"/>
      </w:r>
      <w:r w:rsidR="000E4B1A">
        <w:t>.</w:t>
      </w:r>
    </w:p>
    <w:p w14:paraId="46A7021C" w14:textId="3911D040" w:rsidR="00E93C50" w:rsidRPr="00BB4C2C" w:rsidRDefault="00E93C50" w:rsidP="00E93C50">
      <w:pPr>
        <w:pStyle w:val="Rubrik3"/>
      </w:pPr>
      <w:bookmarkStart w:id="55" w:name="_Toc414608597"/>
      <w:r w:rsidRPr="00BB4C2C">
        <w:t>Metod för delmål 2: Utvärdering</w:t>
      </w:r>
      <w:bookmarkEnd w:id="55"/>
    </w:p>
    <w:p w14:paraId="139F2AAC" w14:textId="2AAA97F2" w:rsidR="00AB3879" w:rsidRPr="00BB4C2C" w:rsidRDefault="000E3420" w:rsidP="00AB3879">
      <w:pPr>
        <w:rPr>
          <w:b/>
          <w:i/>
          <w:color w:val="FF0000"/>
        </w:rPr>
      </w:pPr>
      <w:r w:rsidRPr="00BB4C2C">
        <w:t xml:space="preserve">Metoden för denna del är att </w:t>
      </w:r>
      <w:r w:rsidR="001733CD">
        <w:t>skapa testfall med applikationen som implementerats i det förra steget och sedan utvärdera testfallen</w:t>
      </w:r>
      <w:r w:rsidRPr="00BB4C2C">
        <w:t>.</w:t>
      </w:r>
      <w:r w:rsidR="00FA51AD">
        <w:t xml:space="preserve"> Testfallen går ut på att ett</w:t>
      </w:r>
      <w:r w:rsidR="00630A56">
        <w:t xml:space="preserve"> </w:t>
      </w:r>
      <w:r w:rsidR="000D5CE2">
        <w:t>godtyckligt</w:t>
      </w:r>
      <w:r w:rsidR="00630A56">
        <w:t xml:space="preserve"> </w:t>
      </w:r>
      <w:r w:rsidR="00FA51AD">
        <w:t xml:space="preserve">antal agenter i en </w:t>
      </w:r>
      <w:r w:rsidR="00630A56">
        <w:t>grupp ska ta sig från en punk till en annan punkt i en miljö.</w:t>
      </w:r>
      <w:r w:rsidR="00191635" w:rsidRPr="00BB4C2C">
        <w:t xml:space="preserve"> För att göra det möjligt att utvärdera</w:t>
      </w:r>
      <w:r w:rsidR="00630A56">
        <w:t xml:space="preserve"> testfallen med avseende på</w:t>
      </w:r>
      <w:r w:rsidR="00191635" w:rsidRPr="00BB4C2C">
        <w:t xml:space="preserve"> </w:t>
      </w:r>
      <w:r w:rsidR="00630A56">
        <w:t xml:space="preserve">minneseffektivitet </w:t>
      </w:r>
      <w:r w:rsidR="00191635" w:rsidRPr="00BB4C2C">
        <w:t>kommer det att används</w:t>
      </w:r>
      <w:r w:rsidR="003F74EF">
        <w:t xml:space="preserve"> ett mått</w:t>
      </w:r>
      <w:r w:rsidR="006A26CD">
        <w:t>:</w:t>
      </w:r>
    </w:p>
    <w:p w14:paraId="7AD03219" w14:textId="57FD78FE" w:rsidR="003C358A" w:rsidRPr="00BB4C2C" w:rsidRDefault="006A26CD" w:rsidP="003C358A">
      <w:pPr>
        <w:pStyle w:val="Liststycke"/>
        <w:numPr>
          <w:ilvl w:val="0"/>
          <w:numId w:val="14"/>
        </w:numPr>
      </w:pPr>
      <w:r>
        <w:t xml:space="preserve">Hur mycket minne krävs för att genomföra </w:t>
      </w:r>
      <w:r w:rsidR="002A46B5">
        <w:t>testfallet</w:t>
      </w:r>
      <w:r>
        <w:t>?</w:t>
      </w:r>
    </w:p>
    <w:p w14:paraId="41BF995F" w14:textId="6E885D2B" w:rsidR="00F72DCE" w:rsidRPr="00F72DCE" w:rsidRDefault="00686BB5" w:rsidP="001D1418">
      <w:r w:rsidRPr="00BB4C2C">
        <w:t xml:space="preserve">För att utvärdera teknikerna </w:t>
      </w:r>
      <w:r w:rsidR="001D10B9">
        <w:t xml:space="preserve">baserat på det mått som definierats </w:t>
      </w:r>
      <w:r w:rsidRPr="00BB4C2C">
        <w:t>kommer</w:t>
      </w:r>
      <w:r w:rsidR="00687F17" w:rsidRPr="00BB4C2C">
        <w:t xml:space="preserve"> ett flertal testfall utföras på de två teknikerna. </w:t>
      </w:r>
      <w:r w:rsidR="00A2320D">
        <w:t xml:space="preserve">Med hjälp av verktyget </w:t>
      </w:r>
      <w:proofErr w:type="spellStart"/>
      <w:r w:rsidR="00A2320D" w:rsidRPr="00A2320D">
        <w:rPr>
          <w:i/>
        </w:rPr>
        <w:t>dotMemory</w:t>
      </w:r>
      <w:proofErr w:type="spellEnd"/>
      <w:r w:rsidR="00A2320D">
        <w:t xml:space="preserve"> </w:t>
      </w:r>
      <w:r w:rsidR="00A2320D">
        <w:fldChar w:fldCharType="begin" w:fldLock="1"/>
      </w:r>
      <w:r w:rsidR="00171710">
        <w:instrText>ADDIN CSL_CITATION { "citationItems" : [ { "id" : "ITEM-1", "itemData" : { "author" : [ { "dropping-particle" : "", "family" : "JetBrains", "given" : "", "non-dropping-particle" : "", "parse-names" : false, "suffix" : "" } ], "id" : "ITEM-1", "issued" : { "date-parts" : [ [ "2014" ] ] }, "number" : "4.2", "publisher" : "JetBrains", "title" : "dotMemory", "type" : "article" }, "uris" : [ "http://www.mendeley.com/documents/?uuid=89fb3548-b920-4056-8d4a-9cbe79f68dfe" ] } ], "mendeley" : { "formattedCitation" : "(JetBrains, 2014)", "plainTextFormattedCitation" : "(JetBrains, 2014)", "previouslyFormattedCitation" : "(JetBrains, 2014)" }, "properties" : { "noteIndex" : 0 }, "schema" : "https://github.com/citation-style-language/schema/raw/master/csl-citation.json" }</w:instrText>
      </w:r>
      <w:r w:rsidR="00A2320D">
        <w:fldChar w:fldCharType="separate"/>
      </w:r>
      <w:r w:rsidR="00A2320D" w:rsidRPr="00A2320D">
        <w:rPr>
          <w:noProof/>
        </w:rPr>
        <w:t>(JetBrains, 2014)</w:t>
      </w:r>
      <w:r w:rsidR="00A2320D">
        <w:fldChar w:fldCharType="end"/>
      </w:r>
      <w:r w:rsidR="00A2320D">
        <w:t xml:space="preserve"> kommer resultaten från testfallen att kunna utvärderas.</w:t>
      </w:r>
      <w:r w:rsidR="00262C37">
        <w:t xml:space="preserve"> För att kunna mäta minnesanvändningen hos teknikerna kommer </w:t>
      </w:r>
      <w:r w:rsidR="00F903EA">
        <w:t xml:space="preserve">varje teknik att testas ett flertal gånger och alla testresultaten kommer </w:t>
      </w:r>
      <w:r w:rsidR="00262C37">
        <w:t xml:space="preserve">sedan </w:t>
      </w:r>
      <w:r w:rsidR="00687F17" w:rsidRPr="00BB4C2C">
        <w:t>analyseras</w:t>
      </w:r>
      <w:r w:rsidR="00253F67">
        <w:t xml:space="preserve"> minnesanvändning hos respektive teknik</w:t>
      </w:r>
      <w:r w:rsidR="005C546B">
        <w:t xml:space="preserve"> på tre aspekter</w:t>
      </w:r>
      <w:r w:rsidR="00262C37">
        <w:t>.</w:t>
      </w:r>
      <w:r w:rsidR="002F1BC5">
        <w:t xml:space="preserve"> Dessa tre aspekter är</w:t>
      </w:r>
      <w:r w:rsidR="00253F67">
        <w:t xml:space="preserve"> (i prioritetsordning):</w:t>
      </w:r>
      <w:r w:rsidR="002F1BC5">
        <w:t xml:space="preserve"> medelvärdet, största värdet, och minsta värdet.</w:t>
      </w:r>
      <w:r w:rsidR="00262C37">
        <w:t xml:space="preserve"> Resultaten kommer att</w:t>
      </w:r>
      <w:r w:rsidR="00D70771">
        <w:t xml:space="preserve"> jämföras</w:t>
      </w:r>
      <w:r w:rsidR="00262C37">
        <w:t xml:space="preserve"> </w:t>
      </w:r>
      <w:r w:rsidR="00253F67">
        <w:t>f</w:t>
      </w:r>
      <w:r w:rsidR="0065658B">
        <w:t>ör varje miljö och gruppstorlek</w:t>
      </w:r>
      <w:r w:rsidR="00687F17" w:rsidRPr="00BB4C2C">
        <w:t>.</w:t>
      </w:r>
    </w:p>
    <w:p w14:paraId="5D87B265" w14:textId="46D266F0" w:rsidR="00D236C5" w:rsidRDefault="00D236C5" w:rsidP="001D1418">
      <w:r>
        <w:lastRenderedPageBreak/>
        <w:t>Anledningen till att aspekterna prioriteras i den ordningen som de görs är för att det är viktigare att ha en jämn minnesanvändning och ett lågt medelvärde istället för att ha flera sekvenser av låg och hög minnesanvändning.</w:t>
      </w:r>
    </w:p>
    <w:p w14:paraId="17A3BD81" w14:textId="03A3E5C3" w:rsidR="001D1418" w:rsidRPr="00BB4C2C" w:rsidRDefault="002A46B5" w:rsidP="001D1418">
      <w:r>
        <w:t>Den motivation som ligger bakom användandet av detta mått för att mäta minneseffektivitet hos de två teknikerna kommer</w:t>
      </w:r>
      <w:r w:rsidR="003C358A">
        <w:t xml:space="preserve"> från att AI</w:t>
      </w:r>
      <w:r w:rsidR="004C6D1A">
        <w:t xml:space="preserve">-system inom spel har begränsade resurser att arbeta med och minneseffektiviteten är därför viktigt </w:t>
      </w:r>
      <w:r w:rsidR="004C6D1A">
        <w:fldChar w:fldCharType="begin" w:fldLock="1"/>
      </w:r>
      <w:r w:rsidR="004C6D1A">
        <w:instrText>ADDIN CSL_CITATION { "citationItems" : [ { "id" : "ITEM-1", "itemData" : { "ISBN" : "1556220782", "author" : [ { "dropping-particle" : "", "family" : "Buckland", "given" : "Mat", "non-dropping-particle" : "", "parse-names" : false, "suffix" : "" } ], "id" : "ITEM-1", "issued" : { "date-parts" : [ [ "2004", "7", "1" ] ] }, "publisher" : "Wordware Publishing Inc.", "title" : "Ai Game Programming by Example", "type" : "book" }, "uris" : [ "http://www.mendeley.com/documents/?uuid=1ec29142-2825-4ad8-9ae9-b54f8c36fed8" ] } ], "mendeley" : { "formattedCitation" : "(Buckland, 2004)", "plainTextFormattedCitation" : "(Buckland, 2004)" }, "properties" : { "noteIndex" : 0 }, "schema" : "https://github.com/citation-style-language/schema/raw/master/csl-citation.json" }</w:instrText>
      </w:r>
      <w:r w:rsidR="004C6D1A">
        <w:fldChar w:fldCharType="separate"/>
      </w:r>
      <w:r w:rsidR="004C6D1A" w:rsidRPr="004C6D1A">
        <w:rPr>
          <w:noProof/>
        </w:rPr>
        <w:t>(Buckland, 2004)</w:t>
      </w:r>
      <w:r w:rsidR="004C6D1A">
        <w:fldChar w:fldCharType="end"/>
      </w:r>
      <w:r w:rsidR="004C6D1A">
        <w:t xml:space="preserve">. </w:t>
      </w:r>
      <w:r w:rsidR="003C358A">
        <w:t xml:space="preserve"> </w:t>
      </w:r>
      <w:r w:rsidR="004C6D1A">
        <w:t xml:space="preserve">Det kommer </w:t>
      </w:r>
      <w:r w:rsidR="00601BAF">
        <w:t xml:space="preserve">även viss inspiration från artikeln </w:t>
      </w:r>
      <w:r w:rsidR="00601BAF" w:rsidRPr="00601BAF">
        <w:rPr>
          <w:i/>
        </w:rPr>
        <w:t xml:space="preserve">CHARM: An </w:t>
      </w:r>
      <w:proofErr w:type="spellStart"/>
      <w:r w:rsidR="00601BAF" w:rsidRPr="00601BAF">
        <w:rPr>
          <w:i/>
        </w:rPr>
        <w:t>efficient</w:t>
      </w:r>
      <w:proofErr w:type="spellEnd"/>
      <w:r w:rsidR="00601BAF" w:rsidRPr="00601BAF">
        <w:rPr>
          <w:i/>
        </w:rPr>
        <w:t xml:space="preserve"> </w:t>
      </w:r>
      <w:proofErr w:type="spellStart"/>
      <w:r w:rsidR="00601BAF" w:rsidRPr="00601BAF">
        <w:rPr>
          <w:i/>
        </w:rPr>
        <w:t>algorithm</w:t>
      </w:r>
      <w:proofErr w:type="spellEnd"/>
      <w:r w:rsidR="00601BAF" w:rsidRPr="00601BAF">
        <w:rPr>
          <w:i/>
        </w:rPr>
        <w:t xml:space="preserve"> for </w:t>
      </w:r>
      <w:proofErr w:type="spellStart"/>
      <w:r w:rsidR="00601BAF" w:rsidRPr="00601BAF">
        <w:rPr>
          <w:i/>
        </w:rPr>
        <w:t>closed</w:t>
      </w:r>
      <w:proofErr w:type="spellEnd"/>
      <w:r w:rsidR="00601BAF" w:rsidRPr="00601BAF">
        <w:rPr>
          <w:i/>
        </w:rPr>
        <w:t xml:space="preserve"> </w:t>
      </w:r>
      <w:proofErr w:type="spellStart"/>
      <w:r w:rsidR="00601BAF" w:rsidRPr="00601BAF">
        <w:rPr>
          <w:i/>
        </w:rPr>
        <w:t>itemset</w:t>
      </w:r>
      <w:proofErr w:type="spellEnd"/>
      <w:r w:rsidR="00601BAF" w:rsidRPr="00601BAF">
        <w:rPr>
          <w:i/>
        </w:rPr>
        <w:t xml:space="preserve"> mining</w:t>
      </w:r>
      <w:r w:rsidR="00601BAF">
        <w:t xml:space="preserve"> </w:t>
      </w:r>
      <w:r w:rsidR="00601BAF">
        <w:fldChar w:fldCharType="begin" w:fldLock="1"/>
      </w:r>
      <w:r w:rsidR="004C6D1A">
        <w:instrText>ADDIN CSL_CITATION { "citationItems" : [ { "id" : "ITEM-1", "itemData" : { "author" : [ { "dropping-particle" : "", "family" : "Mohammed J. Zaki", "given" : "Ching-jui Hsiao", "non-dropping-particle" : "", "parse-names" : false, "suffix" : "" } ], "id" : "ITEM-1", "issued" : { "date-parts" : [ [ "2002" ] ] }, "title" : "CHARM: An efficient algorithm for closed itemset mining", "type" : "article-journal" }, "uris" : [ "http://www.mendeley.com/documents/?uuid=4ee3257b-4926-4f2a-ba07-627cfbaf7b1b" ] } ], "mendeley" : { "formattedCitation" : "(Mohammed J. Zaki, 2002)", "plainTextFormattedCitation" : "(Mohammed J. Zaki, 2002)", "previouslyFormattedCitation" : "(Mohammed J. Zaki, 2002)" }, "properties" : { "noteIndex" : 0 }, "schema" : "https://github.com/citation-style-language/schema/raw/master/csl-citation.json" }</w:instrText>
      </w:r>
      <w:r w:rsidR="00601BAF">
        <w:fldChar w:fldCharType="separate"/>
      </w:r>
      <w:r w:rsidR="00601BAF" w:rsidRPr="00601BAF">
        <w:rPr>
          <w:noProof/>
        </w:rPr>
        <w:t>(Mohammed J. Zaki, 2002)</w:t>
      </w:r>
      <w:r w:rsidR="00601BAF">
        <w:fldChar w:fldCharType="end"/>
      </w:r>
      <w:r w:rsidR="004C6D1A">
        <w:t xml:space="preserve"> och från eget omdöme</w:t>
      </w:r>
      <w:r w:rsidR="00601BAF">
        <w:t xml:space="preserve"> </w:t>
      </w:r>
      <w:r w:rsidR="002F5F82">
        <w:t xml:space="preserve">där det </w:t>
      </w:r>
      <w:r w:rsidR="00773BA6">
        <w:t xml:space="preserve">anses vara </w:t>
      </w:r>
      <w:r w:rsidR="00022753">
        <w:t xml:space="preserve">vettiga mått att använda för att </w:t>
      </w:r>
      <w:r w:rsidR="002F5F82">
        <w:t xml:space="preserve">se hur teknikernas minnesanvändning påverkas </w:t>
      </w:r>
      <w:r w:rsidR="00773BA6">
        <w:t xml:space="preserve">mellan </w:t>
      </w:r>
      <w:r w:rsidR="002F5F82">
        <w:t>oli</w:t>
      </w:r>
      <w:r w:rsidR="00601BAF">
        <w:t xml:space="preserve">ka miljöer och antalet </w:t>
      </w:r>
      <w:r w:rsidR="00022753">
        <w:t xml:space="preserve">navigerande </w:t>
      </w:r>
      <w:r w:rsidR="00601BAF">
        <w:t>agenter.</w:t>
      </w:r>
    </w:p>
    <w:p w14:paraId="51D003BF" w14:textId="77777777" w:rsidR="00A4448F" w:rsidRDefault="00A4448F" w:rsidP="00A4448F">
      <w:pPr>
        <w:pStyle w:val="Rubrik2"/>
      </w:pPr>
      <w:bookmarkStart w:id="56" w:name="_Toc414608598"/>
      <w:r w:rsidRPr="00BB4C2C">
        <w:t>Metodreflektion</w:t>
      </w:r>
      <w:bookmarkEnd w:id="56"/>
    </w:p>
    <w:p w14:paraId="3D4D4022" w14:textId="71BDCB35" w:rsidR="008111E5" w:rsidRDefault="00582E11" w:rsidP="00485E1A">
      <w:r>
        <w:t>Det går att diskutera den metod som har valts för det första delmålet. Det finns motorer för realtidstrategispel som är öppna och gratis som mycket väl hade kunnat användas för detta arbete. Anledningen till att ett eget ramverk och en egen applikation implementeras är för att få en större kontroll</w:t>
      </w:r>
      <w:r w:rsidR="009C009F">
        <w:t xml:space="preserve"> över</w:t>
      </w:r>
      <w:r>
        <w:t xml:space="preserve"> arbetet och för att applikationen den ska bli mer specificerad mot det mått som används.</w:t>
      </w:r>
      <w:r w:rsidR="00485E1A">
        <w:t xml:space="preserve"> Därför</w:t>
      </w:r>
      <w:r w:rsidR="0070529F" w:rsidRPr="00BB4C2C">
        <w:t xml:space="preserve"> är </w:t>
      </w:r>
      <w:r w:rsidR="00485E1A">
        <w:t xml:space="preserve">det </w:t>
      </w:r>
      <w:r w:rsidR="0070529F" w:rsidRPr="00BB4C2C">
        <w:t xml:space="preserve">tvunget att en applikation implementeras för att </w:t>
      </w:r>
      <w:r w:rsidR="004903C2" w:rsidRPr="00BB4C2C">
        <w:t>det ska vara möjligt att få fram ett resultat som besvarar arbetets frågeställning.</w:t>
      </w:r>
    </w:p>
    <w:p w14:paraId="66220E17" w14:textId="50906920" w:rsidR="00D70771" w:rsidRDefault="00D456F1" w:rsidP="00485E1A">
      <w:r>
        <w:t>Det hade varit möjligt att använda stora</w:t>
      </w:r>
      <w:r w:rsidR="0095110B">
        <w:t xml:space="preserve"> </w:t>
      </w:r>
      <w:proofErr w:type="spellStart"/>
      <w:r w:rsidR="0095110B">
        <w:t>ordo</w:t>
      </w:r>
      <w:proofErr w:type="spellEnd"/>
      <w:r>
        <w:t xml:space="preserve"> som mått för att beräkna minneskomplexiteten hos teknikerna. Anledningen till att </w:t>
      </w:r>
      <w:r w:rsidR="00E8572C">
        <w:t>andra</w:t>
      </w:r>
      <w:r w:rsidR="00F85151">
        <w:t xml:space="preserve"> aspekter </w:t>
      </w:r>
      <w:r w:rsidR="00E8572C">
        <w:t xml:space="preserve">har </w:t>
      </w:r>
      <w:r w:rsidR="00F85151">
        <w:t xml:space="preserve">valts för att mäta </w:t>
      </w:r>
      <w:r w:rsidR="00E8572C">
        <w:t xml:space="preserve">teknikernas </w:t>
      </w:r>
      <w:r>
        <w:t xml:space="preserve">minneseffektivitet är för att stora </w:t>
      </w:r>
      <w:proofErr w:type="spellStart"/>
      <w:r>
        <w:t>ordo</w:t>
      </w:r>
      <w:proofErr w:type="spellEnd"/>
      <w:r>
        <w:t xml:space="preserve"> endast ger det värsta fallet av minnesanvändning hos teknikerna.</w:t>
      </w:r>
      <w:r w:rsidR="00F85151">
        <w:t xml:space="preserve"> Att jämföra resultaten på flera aspekter</w:t>
      </w:r>
      <w:r>
        <w:t xml:space="preserve"> </w:t>
      </w:r>
      <w:r w:rsidR="00130D9D">
        <w:t xml:space="preserve">ger </w:t>
      </w:r>
      <w:r>
        <w:t>ett mer konkret resultat över hur effektiviteten hos teknikerna ser ut.</w:t>
      </w:r>
    </w:p>
    <w:p w14:paraId="22003C55" w14:textId="2B1933AA" w:rsidR="00ED2E05" w:rsidRDefault="00E5681A" w:rsidP="00485E1A">
      <w:r>
        <w:t xml:space="preserve">För att få en större helhet över teknikernas minnesanvändning hade det gått att titta på fler </w:t>
      </w:r>
      <w:r w:rsidR="006E32DD">
        <w:t>aspekter</w:t>
      </w:r>
      <w:r w:rsidR="00E8572C">
        <w:t xml:space="preserve"> som komplement</w:t>
      </w:r>
      <w:r w:rsidR="003356CC">
        <w:t>. Ett exempel är att</w:t>
      </w:r>
      <w:r w:rsidR="006E32DD">
        <w:t xml:space="preserve"> </w:t>
      </w:r>
      <w:r w:rsidR="00F03725">
        <w:t xml:space="preserve">testa </w:t>
      </w:r>
      <w:r w:rsidR="006E32DD">
        <w:t xml:space="preserve">hur många gånger en </w:t>
      </w:r>
      <w:r>
        <w:t xml:space="preserve">teknik </w:t>
      </w:r>
      <w:r w:rsidR="006E32DD">
        <w:t xml:space="preserve">kommer </w:t>
      </w:r>
      <w:r>
        <w:t xml:space="preserve">över en definierad mängd minnesanvändning. </w:t>
      </w:r>
      <w:r w:rsidR="0041064D">
        <w:t xml:space="preserve">Anledningen till valet att mäta minneseffektiviteten hos teknikerna genom att använda </w:t>
      </w:r>
      <w:r w:rsidR="006E32DD">
        <w:t>medelvärdet, största värdet, och minsta värdet</w:t>
      </w:r>
      <w:r w:rsidR="006F673C">
        <w:t xml:space="preserve"> är för att det inte är trivialt att definiera en bra (och konkret) mängd som teknikerna </w:t>
      </w:r>
      <w:r w:rsidR="005112F2">
        <w:t xml:space="preserve">minnesanvändning </w:t>
      </w:r>
      <w:r w:rsidR="006F673C">
        <w:t>inte för överskrida.</w:t>
      </w:r>
    </w:p>
    <w:p w14:paraId="43E6DF79" w14:textId="549670B3" w:rsidR="00BA28A0" w:rsidRDefault="00ED2E05" w:rsidP="00A4448F">
      <w:r>
        <w:t xml:space="preserve">Ett problem som kan uppstå med mätningen av minnesanvändning är att applikationen som utför simuleringen också </w:t>
      </w:r>
      <w:r w:rsidR="00D75480">
        <w:t>hanterar andra funktionaliteter (exempelvis rendering) vilket leder till att dessa funktionaliteter också tar upp minne</w:t>
      </w:r>
      <w:r>
        <w:t xml:space="preserve">. Detta problem kommer att reduceras genom att teknikerna även kommer att testas utan någon typ av rendering eller några andra funktionaliteter som inte </w:t>
      </w:r>
      <w:r w:rsidR="005C16BF">
        <w:t xml:space="preserve">har </w:t>
      </w:r>
      <w:r>
        <w:t>direkt påverkan på simuleringen och dess testresultat.</w:t>
      </w:r>
    </w:p>
    <w:p w14:paraId="414B7874" w14:textId="0823DB8A" w:rsidR="00CB442F" w:rsidRPr="00BB4C2C" w:rsidRDefault="00CB442F" w:rsidP="00CB442F">
      <w:pPr>
        <w:pStyle w:val="Rubrik1"/>
      </w:pPr>
      <w:bookmarkStart w:id="57" w:name="_Toc181172227"/>
      <w:bookmarkStart w:id="58" w:name="_Toc219466039"/>
      <w:bookmarkStart w:id="59" w:name="_Toc219475266"/>
      <w:bookmarkStart w:id="60" w:name="_Toc414608599"/>
      <w:r w:rsidRPr="00BB4C2C">
        <w:lastRenderedPageBreak/>
        <w:t>Genomförande</w:t>
      </w:r>
      <w:bookmarkEnd w:id="57"/>
      <w:bookmarkEnd w:id="58"/>
      <w:bookmarkEnd w:id="59"/>
      <w:bookmarkEnd w:id="60"/>
      <w:r w:rsidRPr="00BB4C2C">
        <w:t xml:space="preserve"> </w:t>
      </w:r>
    </w:p>
    <w:p w14:paraId="5B2607C3" w14:textId="3726B4DE" w:rsidR="00CB442F" w:rsidRPr="00BB4C2C" w:rsidRDefault="00CB442F" w:rsidP="00CB442F">
      <w:pPr>
        <w:pStyle w:val="Rubrik2"/>
      </w:pPr>
      <w:bookmarkStart w:id="61" w:name="_Toc219466040"/>
      <w:bookmarkStart w:id="62" w:name="_Toc219475267"/>
      <w:bookmarkStart w:id="63" w:name="_Toc414608600"/>
      <w:r w:rsidRPr="00BB4C2C">
        <w:t>Förstudie</w:t>
      </w:r>
      <w:bookmarkEnd w:id="61"/>
      <w:bookmarkEnd w:id="62"/>
      <w:bookmarkEnd w:id="63"/>
    </w:p>
    <w:p w14:paraId="35FE2D5D" w14:textId="77777777" w:rsidR="00CB442F" w:rsidRPr="00BB4C2C" w:rsidRDefault="00CB442F" w:rsidP="00CB442F">
      <w:pPr>
        <w:pStyle w:val="Rubrik2"/>
      </w:pPr>
      <w:bookmarkStart w:id="64" w:name="_Toc181172229"/>
      <w:bookmarkStart w:id="65" w:name="_Toc219466041"/>
      <w:bookmarkStart w:id="66" w:name="_Toc219475268"/>
      <w:bookmarkStart w:id="67" w:name="_Toc414608601"/>
      <w:r w:rsidRPr="00BB4C2C">
        <w:t>Progressionsexempel: modellering</w:t>
      </w:r>
      <w:bookmarkEnd w:id="64"/>
      <w:bookmarkEnd w:id="65"/>
      <w:bookmarkEnd w:id="66"/>
      <w:bookmarkEnd w:id="67"/>
    </w:p>
    <w:p w14:paraId="063F6733" w14:textId="05DF61AB" w:rsidR="00CB442F" w:rsidRPr="00BB4C2C" w:rsidRDefault="005A70D7" w:rsidP="00D757A2">
      <w:pPr>
        <w:pStyle w:val="Rubrik1"/>
      </w:pPr>
      <w:bookmarkStart w:id="68" w:name="_Toc414608602"/>
      <w:r w:rsidRPr="00BB4C2C">
        <w:lastRenderedPageBreak/>
        <w:t>Utvärdering</w:t>
      </w:r>
      <w:bookmarkEnd w:id="68"/>
    </w:p>
    <w:p w14:paraId="705A05F8" w14:textId="4F014101" w:rsidR="00767A26" w:rsidRPr="00BB4C2C" w:rsidRDefault="00767A26" w:rsidP="00D757A2">
      <w:pPr>
        <w:pStyle w:val="Rubrik2"/>
      </w:pPr>
      <w:bookmarkStart w:id="69" w:name="_Toc414608603"/>
      <w:r w:rsidRPr="00BB4C2C">
        <w:t>Presentation av undersökning</w:t>
      </w:r>
      <w:bookmarkEnd w:id="69"/>
    </w:p>
    <w:p w14:paraId="6D3F10F2" w14:textId="7DD5FAE3" w:rsidR="00767A26" w:rsidRPr="00BB4C2C" w:rsidRDefault="00767A26" w:rsidP="00D757A2">
      <w:pPr>
        <w:pStyle w:val="Rubrik2"/>
      </w:pPr>
      <w:bookmarkStart w:id="70" w:name="_Toc414608604"/>
      <w:r w:rsidRPr="00BB4C2C">
        <w:t>Analys</w:t>
      </w:r>
      <w:bookmarkEnd w:id="70"/>
    </w:p>
    <w:p w14:paraId="1173D3DF" w14:textId="2393D9A5" w:rsidR="00767A26" w:rsidRPr="00BB4C2C" w:rsidRDefault="00767A26" w:rsidP="00767A26">
      <w:pPr>
        <w:pStyle w:val="Rubrik2"/>
      </w:pPr>
      <w:bookmarkStart w:id="71" w:name="_Toc414608605"/>
      <w:r w:rsidRPr="00BB4C2C">
        <w:t>Slutsatser</w:t>
      </w:r>
      <w:bookmarkEnd w:id="71"/>
    </w:p>
    <w:p w14:paraId="4966D36A" w14:textId="64A502D6" w:rsidR="00CB442F" w:rsidRPr="00BB4C2C" w:rsidRDefault="00767A26" w:rsidP="00CB442F">
      <w:pPr>
        <w:pStyle w:val="Rubrik1"/>
      </w:pPr>
      <w:bookmarkStart w:id="72" w:name="_Toc414608606"/>
      <w:r w:rsidRPr="00BB4C2C">
        <w:lastRenderedPageBreak/>
        <w:t>Avslutande diskussion</w:t>
      </w:r>
      <w:bookmarkEnd w:id="72"/>
    </w:p>
    <w:p w14:paraId="08C952B7" w14:textId="5081CABE" w:rsidR="00CB442F" w:rsidRPr="00BB4C2C" w:rsidRDefault="00A62121" w:rsidP="00CB442F">
      <w:pPr>
        <w:pStyle w:val="Rubrik2"/>
      </w:pPr>
      <w:bookmarkStart w:id="73" w:name="_Toc181172232"/>
      <w:bookmarkStart w:id="74" w:name="_Toc219466044"/>
      <w:bookmarkStart w:id="75" w:name="_Toc219475271"/>
      <w:bookmarkStart w:id="76" w:name="_Toc414608607"/>
      <w:r w:rsidRPr="00BB4C2C">
        <w:t>S</w:t>
      </w:r>
      <w:r w:rsidR="00CB442F" w:rsidRPr="00BB4C2C">
        <w:t>ammanfattning</w:t>
      </w:r>
      <w:bookmarkEnd w:id="73"/>
      <w:bookmarkEnd w:id="74"/>
      <w:bookmarkEnd w:id="75"/>
      <w:bookmarkEnd w:id="76"/>
    </w:p>
    <w:p w14:paraId="25A36F07" w14:textId="77777777" w:rsidR="00CB442F" w:rsidRPr="00BB4C2C" w:rsidRDefault="00CB442F" w:rsidP="00CB442F">
      <w:pPr>
        <w:pStyle w:val="Rubrik2"/>
      </w:pPr>
      <w:bookmarkStart w:id="77" w:name="_Toc181172233"/>
      <w:bookmarkStart w:id="78" w:name="_Toc219466045"/>
      <w:bookmarkStart w:id="79" w:name="_Toc219475272"/>
      <w:bookmarkStart w:id="80" w:name="_Toc414608608"/>
      <w:r w:rsidRPr="00BB4C2C">
        <w:t>Diskussion</w:t>
      </w:r>
      <w:bookmarkEnd w:id="77"/>
      <w:bookmarkEnd w:id="78"/>
      <w:bookmarkEnd w:id="79"/>
      <w:bookmarkEnd w:id="80"/>
    </w:p>
    <w:p w14:paraId="6C23B9B0" w14:textId="3162C448" w:rsidR="00CB442F" w:rsidRPr="00BB4C2C" w:rsidRDefault="00CB442F" w:rsidP="00D757A2">
      <w:pPr>
        <w:pStyle w:val="Rubrik2"/>
      </w:pPr>
      <w:bookmarkStart w:id="81" w:name="_Toc181172234"/>
      <w:bookmarkStart w:id="82" w:name="_Toc219466046"/>
      <w:bookmarkStart w:id="83" w:name="_Toc219475273"/>
      <w:bookmarkStart w:id="84" w:name="_Toc414608609"/>
      <w:r w:rsidRPr="00BB4C2C">
        <w:t>Framtida arbete</w:t>
      </w:r>
      <w:bookmarkEnd w:id="81"/>
      <w:bookmarkEnd w:id="82"/>
      <w:bookmarkEnd w:id="83"/>
      <w:bookmarkEnd w:id="84"/>
    </w:p>
    <w:p w14:paraId="4B4A938F" w14:textId="3510C87C" w:rsidR="00C34A39" w:rsidRPr="00BB4C2C" w:rsidRDefault="00CB442F" w:rsidP="008208D4">
      <w:pPr>
        <w:pStyle w:val="ReferensHeading"/>
      </w:pPr>
      <w:bookmarkStart w:id="85" w:name="_Toc181172235"/>
      <w:bookmarkStart w:id="86" w:name="_Toc181172567"/>
      <w:bookmarkStart w:id="87" w:name="_Toc181173118"/>
      <w:bookmarkStart w:id="88" w:name="_Toc181173288"/>
      <w:bookmarkStart w:id="89" w:name="_Toc185664441"/>
      <w:bookmarkStart w:id="90" w:name="_Toc219475274"/>
      <w:bookmarkStart w:id="91" w:name="_Toc414608610"/>
      <w:r w:rsidRPr="00BB4C2C">
        <w:lastRenderedPageBreak/>
        <w:t>Referenser</w:t>
      </w:r>
      <w:bookmarkEnd w:id="85"/>
      <w:bookmarkEnd w:id="86"/>
      <w:bookmarkEnd w:id="87"/>
      <w:bookmarkEnd w:id="88"/>
      <w:bookmarkEnd w:id="89"/>
      <w:bookmarkEnd w:id="90"/>
      <w:bookmarkEnd w:id="91"/>
    </w:p>
    <w:p w14:paraId="0D2BEA0F" w14:textId="44E3128D" w:rsidR="004C6D1A" w:rsidRPr="004C6D1A" w:rsidRDefault="008208D4">
      <w:pPr>
        <w:pStyle w:val="Normalwebb"/>
        <w:ind w:left="480" w:hanging="480"/>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4C6D1A" w:rsidRPr="004C6D1A">
        <w:rPr>
          <w:rFonts w:ascii="Georgia" w:hAnsi="Georgia"/>
          <w:noProof/>
          <w:sz w:val="22"/>
        </w:rPr>
        <w:t xml:space="preserve">Blizzard Entertainment (2010). </w:t>
      </w:r>
      <w:r w:rsidR="004C6D1A" w:rsidRPr="004C6D1A">
        <w:rPr>
          <w:rFonts w:ascii="Georgia" w:hAnsi="Georgia"/>
          <w:i/>
          <w:iCs/>
          <w:noProof/>
          <w:sz w:val="22"/>
        </w:rPr>
        <w:t>Starcraft 2: Wings of Liberty</w:t>
      </w:r>
      <w:r w:rsidR="004C6D1A" w:rsidRPr="004C6D1A">
        <w:rPr>
          <w:rFonts w:ascii="Georgia" w:hAnsi="Georgia"/>
          <w:noProof/>
          <w:sz w:val="22"/>
        </w:rPr>
        <w:t xml:space="preserve"> (Version 1.0) [Datorprogram] Blizzard Entertainment.</w:t>
      </w:r>
    </w:p>
    <w:p w14:paraId="68BEF479"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Blizzard Entertainment (2002). </w:t>
      </w:r>
      <w:r w:rsidRPr="004C6D1A">
        <w:rPr>
          <w:rFonts w:ascii="Georgia" w:hAnsi="Georgia"/>
          <w:i/>
          <w:iCs/>
          <w:noProof/>
          <w:sz w:val="22"/>
        </w:rPr>
        <w:t>Warcraft III: Reign of Chaos</w:t>
      </w:r>
      <w:r w:rsidRPr="004C6D1A">
        <w:rPr>
          <w:rFonts w:ascii="Georgia" w:hAnsi="Georgia"/>
          <w:noProof/>
          <w:sz w:val="22"/>
        </w:rPr>
        <w:t xml:space="preserve"> (Version 1.0) [Datorprogram] Blizzard Entertainment.</w:t>
      </w:r>
    </w:p>
    <w:p w14:paraId="00B5BA8D"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Buckland, M. (2004). </w:t>
      </w:r>
      <w:r w:rsidRPr="004C6D1A">
        <w:rPr>
          <w:rFonts w:ascii="Georgia" w:hAnsi="Georgia"/>
          <w:i/>
          <w:iCs/>
          <w:noProof/>
          <w:sz w:val="22"/>
        </w:rPr>
        <w:t>Ai Game Programming by Example</w:t>
      </w:r>
      <w:r w:rsidRPr="004C6D1A">
        <w:rPr>
          <w:rFonts w:ascii="Georgia" w:hAnsi="Georgia"/>
          <w:noProof/>
          <w:sz w:val="22"/>
        </w:rPr>
        <w:t>. Wordware Publishing Inc.</w:t>
      </w:r>
    </w:p>
    <w:p w14:paraId="56C2589C"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Dijkstra, E.W. (1959). A note on two problems in connexion with graphs. </w:t>
      </w:r>
      <w:r w:rsidRPr="004C6D1A">
        <w:rPr>
          <w:rFonts w:ascii="Georgia" w:hAnsi="Georgia"/>
          <w:i/>
          <w:iCs/>
          <w:noProof/>
          <w:sz w:val="22"/>
        </w:rPr>
        <w:t>Numerische Mathematik</w:t>
      </w:r>
      <w:r w:rsidRPr="004C6D1A">
        <w:rPr>
          <w:rFonts w:ascii="Georgia" w:hAnsi="Georgia"/>
          <w:noProof/>
          <w:sz w:val="22"/>
        </w:rPr>
        <w:t>. (http://csl.mendeley.com/styles/252469921/harvard-skovde-university-2). s. 269–271.</w:t>
      </w:r>
    </w:p>
    <w:p w14:paraId="78CE4B03"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Hart, P., Nilsson, N.J. &amp; Raphael, B. (1968). A Formal Basis for the Heuristic Determination of Minimum Cost Paths. </w:t>
      </w:r>
      <w:r w:rsidRPr="004C6D1A">
        <w:rPr>
          <w:rFonts w:ascii="Georgia" w:hAnsi="Georgia"/>
          <w:i/>
          <w:iCs/>
          <w:noProof/>
          <w:sz w:val="22"/>
        </w:rPr>
        <w:t>IEEE Transactions on Systems Science and Cybernetics</w:t>
      </w:r>
      <w:r w:rsidRPr="004C6D1A">
        <w:rPr>
          <w:rFonts w:ascii="Georgia" w:hAnsi="Georgia"/>
          <w:noProof/>
          <w:sz w:val="22"/>
        </w:rPr>
        <w:t>. s. 100–107.</w:t>
      </w:r>
    </w:p>
    <w:p w14:paraId="1D209E70"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JetBrains (2014). </w:t>
      </w:r>
      <w:r w:rsidRPr="004C6D1A">
        <w:rPr>
          <w:rFonts w:ascii="Georgia" w:hAnsi="Georgia"/>
          <w:i/>
          <w:iCs/>
          <w:noProof/>
          <w:sz w:val="22"/>
        </w:rPr>
        <w:t>dotMemory</w:t>
      </w:r>
      <w:r w:rsidRPr="004C6D1A">
        <w:rPr>
          <w:rFonts w:ascii="Georgia" w:hAnsi="Georgia"/>
          <w:noProof/>
          <w:sz w:val="22"/>
        </w:rPr>
        <w:t xml:space="preserve"> (Version 4.2) [Datorprogram] JetBrains.</w:t>
      </w:r>
    </w:p>
    <w:p w14:paraId="076AFB58"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Kurzweil, R. (1990). </w:t>
      </w:r>
      <w:r w:rsidRPr="004C6D1A">
        <w:rPr>
          <w:rFonts w:ascii="Georgia" w:hAnsi="Georgia"/>
          <w:i/>
          <w:iCs/>
          <w:noProof/>
          <w:sz w:val="22"/>
        </w:rPr>
        <w:t>The age of intelligent machines</w:t>
      </w:r>
      <w:r w:rsidRPr="004C6D1A">
        <w:rPr>
          <w:rFonts w:ascii="Georgia" w:hAnsi="Georgia"/>
          <w:noProof/>
          <w:sz w:val="22"/>
        </w:rPr>
        <w:t>. MIT Press.</w:t>
      </w:r>
    </w:p>
    <w:p w14:paraId="2E390B7A"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Millington, I. &amp; Funge, J. (2009). </w:t>
      </w:r>
      <w:r w:rsidRPr="004C6D1A">
        <w:rPr>
          <w:rFonts w:ascii="Georgia" w:hAnsi="Georgia"/>
          <w:i/>
          <w:iCs/>
          <w:noProof/>
          <w:sz w:val="22"/>
        </w:rPr>
        <w:t>Artificial Intelligence for Games, Second Edition</w:t>
      </w:r>
      <w:r w:rsidRPr="004C6D1A">
        <w:rPr>
          <w:rFonts w:ascii="Georgia" w:hAnsi="Georgia"/>
          <w:noProof/>
          <w:sz w:val="22"/>
        </w:rPr>
        <w:t>. Morgan Kaufmann Publishers Inc.</w:t>
      </w:r>
    </w:p>
    <w:p w14:paraId="5D7A1D1D"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Mohammed J. Zaki, C.H. (2002). </w:t>
      </w:r>
      <w:r w:rsidRPr="004C6D1A">
        <w:rPr>
          <w:rFonts w:ascii="Georgia" w:hAnsi="Georgia"/>
          <w:i/>
          <w:iCs/>
          <w:noProof/>
          <w:sz w:val="22"/>
        </w:rPr>
        <w:t>CHARM: An efficient algorithm for closed itemset mining</w:t>
      </w:r>
      <w:r w:rsidRPr="004C6D1A">
        <w:rPr>
          <w:rFonts w:ascii="Georgia" w:hAnsi="Georgia"/>
          <w:noProof/>
          <w:sz w:val="22"/>
        </w:rPr>
        <w:t>.</w:t>
      </w:r>
    </w:p>
    <w:p w14:paraId="30BBBA8D"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Namco (1980). </w:t>
      </w:r>
      <w:r w:rsidRPr="004C6D1A">
        <w:rPr>
          <w:rFonts w:ascii="Georgia" w:hAnsi="Georgia"/>
          <w:i/>
          <w:iCs/>
          <w:noProof/>
          <w:sz w:val="22"/>
        </w:rPr>
        <w:t>Pacman</w:t>
      </w:r>
      <w:r w:rsidRPr="004C6D1A">
        <w:rPr>
          <w:rFonts w:ascii="Georgia" w:hAnsi="Georgia"/>
          <w:noProof/>
          <w:sz w:val="22"/>
        </w:rPr>
        <w:t xml:space="preserve"> (Version 1.0) [Datorprogram] Namco.</w:t>
      </w:r>
    </w:p>
    <w:p w14:paraId="2CF084F9"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Patil, S., Berg, J. van den, Curtis, S., Lin, M.C. &amp; Manocha, D. (2011). Directing crowd simulations using navigation fields. </w:t>
      </w:r>
      <w:r w:rsidRPr="004C6D1A">
        <w:rPr>
          <w:rFonts w:ascii="Georgia" w:hAnsi="Georgia"/>
          <w:i/>
          <w:iCs/>
          <w:noProof/>
          <w:sz w:val="22"/>
        </w:rPr>
        <w:t>IEEE transactions on visualization and computer graphics</w:t>
      </w:r>
      <w:r w:rsidRPr="004C6D1A">
        <w:rPr>
          <w:rFonts w:ascii="Georgia" w:hAnsi="Georgia"/>
          <w:noProof/>
          <w:sz w:val="22"/>
        </w:rPr>
        <w:t>. 17 (2). s. 244–54.</w:t>
      </w:r>
    </w:p>
    <w:p w14:paraId="2229FE74"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Pentheney, G. (2013). </w:t>
      </w:r>
      <w:r w:rsidRPr="004C6D1A">
        <w:rPr>
          <w:rFonts w:ascii="Georgia" w:hAnsi="Georgia"/>
          <w:i/>
          <w:iCs/>
          <w:noProof/>
          <w:sz w:val="22"/>
        </w:rPr>
        <w:t>GDC - The Next Vector: Improvements in AI Steering Behaviors</w:t>
      </w:r>
      <w:r w:rsidRPr="004C6D1A">
        <w:rPr>
          <w:rFonts w:ascii="Georgia" w:hAnsi="Georgia"/>
          <w:noProof/>
          <w:sz w:val="22"/>
        </w:rPr>
        <w:t>. 2013. Tillgänglig på Internet: http://www.gdcvault.com/play/1018230/The-Next-Vector-Improvements-in. [Hämtad 30 January 2015].</w:t>
      </w:r>
    </w:p>
    <w:p w14:paraId="4013723F"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Reynolds, C. (1999). </w:t>
      </w:r>
      <w:r w:rsidRPr="004C6D1A">
        <w:rPr>
          <w:rFonts w:ascii="Georgia" w:hAnsi="Georgia"/>
          <w:i/>
          <w:iCs/>
          <w:noProof/>
          <w:sz w:val="22"/>
        </w:rPr>
        <w:t>Steering Behaviors For Autonomous Characters</w:t>
      </w:r>
      <w:r w:rsidRPr="004C6D1A">
        <w:rPr>
          <w:rFonts w:ascii="Georgia" w:hAnsi="Georgia"/>
          <w:noProof/>
          <w:sz w:val="22"/>
        </w:rPr>
        <w:t>.</w:t>
      </w:r>
    </w:p>
    <w:p w14:paraId="4512A704"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Reynolds, C.W. (1987). Flocks, herds and schools: A distributed behavioral model. </w:t>
      </w:r>
      <w:r w:rsidRPr="004C6D1A">
        <w:rPr>
          <w:rFonts w:ascii="Georgia" w:hAnsi="Georgia"/>
          <w:i/>
          <w:iCs/>
          <w:noProof/>
          <w:sz w:val="22"/>
        </w:rPr>
        <w:t>Proceedings of the 14th annual conference on Computer graphics and interactive techniques - SIGGRAPH ’87</w:t>
      </w:r>
      <w:r w:rsidRPr="004C6D1A">
        <w:rPr>
          <w:rFonts w:ascii="Georgia" w:hAnsi="Georgia"/>
          <w:noProof/>
          <w:sz w:val="22"/>
        </w:rPr>
        <w:t>. 1 August 1987, New York, New York, USA: ACM Press, s. 25–34.</w:t>
      </w:r>
    </w:p>
    <w:p w14:paraId="779E0CE8"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Russell, S. &amp; Norvig, P. (2009). </w:t>
      </w:r>
      <w:r w:rsidRPr="004C6D1A">
        <w:rPr>
          <w:rFonts w:ascii="Georgia" w:hAnsi="Georgia"/>
          <w:i/>
          <w:iCs/>
          <w:noProof/>
          <w:sz w:val="22"/>
        </w:rPr>
        <w:t>Artificial Intelligence: A Modern Approach</w:t>
      </w:r>
      <w:r w:rsidRPr="004C6D1A">
        <w:rPr>
          <w:rFonts w:ascii="Georgia" w:hAnsi="Georgia"/>
          <w:noProof/>
          <w:sz w:val="22"/>
        </w:rPr>
        <w:t>. Prentice Hall Press.</w:t>
      </w:r>
    </w:p>
    <w:p w14:paraId="056212ED"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Schwab, B. (2004). </w:t>
      </w:r>
      <w:r w:rsidRPr="004C6D1A">
        <w:rPr>
          <w:rFonts w:ascii="Georgia" w:hAnsi="Georgia"/>
          <w:i/>
          <w:iCs/>
          <w:noProof/>
          <w:sz w:val="22"/>
        </w:rPr>
        <w:t>Ai Game Engine Programming</w:t>
      </w:r>
      <w:r w:rsidRPr="004C6D1A">
        <w:rPr>
          <w:rFonts w:ascii="Georgia" w:hAnsi="Georgia"/>
          <w:noProof/>
          <w:sz w:val="22"/>
        </w:rPr>
        <w:t>. Charles River Media, Inc.</w:t>
      </w:r>
    </w:p>
    <w:p w14:paraId="1E7CBE47"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Shiffman, D. (2012). </w:t>
      </w:r>
      <w:r w:rsidRPr="004C6D1A">
        <w:rPr>
          <w:rFonts w:ascii="Georgia" w:hAnsi="Georgia"/>
          <w:i/>
          <w:iCs/>
          <w:noProof/>
          <w:sz w:val="22"/>
        </w:rPr>
        <w:t>The Nature of Code: Simulating Natural Systems with Processing</w:t>
      </w:r>
      <w:r w:rsidRPr="004C6D1A">
        <w:rPr>
          <w:rFonts w:ascii="Georgia" w:hAnsi="Georgia"/>
          <w:noProof/>
          <w:sz w:val="22"/>
        </w:rPr>
        <w:t>.</w:t>
      </w:r>
    </w:p>
    <w:p w14:paraId="329C7BC4"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t xml:space="preserve">Treuille, A., Cooper, S. &amp; Popović, Z. (2006). Continuum crowds. </w:t>
      </w:r>
      <w:r w:rsidRPr="004C6D1A">
        <w:rPr>
          <w:rFonts w:ascii="Georgia" w:hAnsi="Georgia"/>
          <w:i/>
          <w:iCs/>
          <w:noProof/>
          <w:sz w:val="22"/>
        </w:rPr>
        <w:t>ACM Transactions on Graphics</w:t>
      </w:r>
      <w:r w:rsidRPr="004C6D1A">
        <w:rPr>
          <w:rFonts w:ascii="Georgia" w:hAnsi="Georgia"/>
          <w:noProof/>
          <w:sz w:val="22"/>
        </w:rPr>
        <w:t>. s. 1160.</w:t>
      </w:r>
    </w:p>
    <w:p w14:paraId="3844DD1A" w14:textId="77777777" w:rsidR="004C6D1A" w:rsidRPr="004C6D1A" w:rsidRDefault="004C6D1A">
      <w:pPr>
        <w:pStyle w:val="Normalwebb"/>
        <w:ind w:left="480" w:hanging="480"/>
        <w:rPr>
          <w:rFonts w:ascii="Georgia" w:hAnsi="Georgia"/>
          <w:noProof/>
          <w:sz w:val="22"/>
        </w:rPr>
      </w:pPr>
      <w:r w:rsidRPr="004C6D1A">
        <w:rPr>
          <w:rFonts w:ascii="Georgia" w:hAnsi="Georgia"/>
          <w:noProof/>
          <w:sz w:val="22"/>
        </w:rPr>
        <w:lastRenderedPageBreak/>
        <w:t xml:space="preserve">Uber Entertainment (2014). </w:t>
      </w:r>
      <w:r w:rsidRPr="004C6D1A">
        <w:rPr>
          <w:rFonts w:ascii="Georgia" w:hAnsi="Georgia"/>
          <w:i/>
          <w:iCs/>
          <w:noProof/>
          <w:sz w:val="22"/>
        </w:rPr>
        <w:t>Planetary Annihilation</w:t>
      </w:r>
      <w:r w:rsidRPr="004C6D1A">
        <w:rPr>
          <w:rFonts w:ascii="Georgia" w:hAnsi="Georgia"/>
          <w:noProof/>
          <w:sz w:val="22"/>
        </w:rPr>
        <w:t xml:space="preserve"> (Version 1.0) [Datorprogram] Uber Entertainmen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3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B0AAAE" w14:textId="77777777" w:rsidR="00B3690E" w:rsidRDefault="00B3690E" w:rsidP="009E6E91">
      <w:pPr>
        <w:spacing w:after="0" w:line="240" w:lineRule="auto"/>
      </w:pPr>
      <w:r>
        <w:separator/>
      </w:r>
    </w:p>
  </w:endnote>
  <w:endnote w:type="continuationSeparator" w:id="0">
    <w:p w14:paraId="5017AB41" w14:textId="77777777" w:rsidR="00B3690E" w:rsidRDefault="00B3690E"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CF1B5E" w:rsidRDefault="00CF1B5E"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CF1B5E" w:rsidRDefault="00CF1B5E">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CF1B5E" w:rsidRDefault="00CF1B5E"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A66984">
      <w:rPr>
        <w:rStyle w:val="Sidnummer"/>
        <w:noProof/>
      </w:rPr>
      <w:t>21</w:t>
    </w:r>
    <w:r>
      <w:rPr>
        <w:rStyle w:val="Sidnummer"/>
      </w:rPr>
      <w:fldChar w:fldCharType="end"/>
    </w:r>
  </w:p>
  <w:p w14:paraId="10584881" w14:textId="77777777" w:rsidR="00CF1B5E" w:rsidRDefault="00CF1B5E">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4B9FCB" w14:textId="77777777" w:rsidR="00B3690E" w:rsidRDefault="00B3690E" w:rsidP="009E6E91">
      <w:pPr>
        <w:spacing w:after="0" w:line="240" w:lineRule="auto"/>
      </w:pPr>
      <w:r>
        <w:separator/>
      </w:r>
    </w:p>
  </w:footnote>
  <w:footnote w:type="continuationSeparator" w:id="0">
    <w:p w14:paraId="7DC60EBF" w14:textId="77777777" w:rsidR="00B3690E" w:rsidRDefault="00B3690E"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37394407"/>
    <w:multiLevelType w:val="hybridMultilevel"/>
    <w:tmpl w:val="F9DADABC"/>
    <w:lvl w:ilvl="0" w:tplc="EAEC1F06">
      <w:start w:val="1"/>
      <w:numFmt w:val="decimal"/>
      <w:pStyle w:val="Pseudokod"/>
      <w:lvlText w:val="Pseudokod %1"/>
      <w:lvlJc w:val="left"/>
      <w:pPr>
        <w:ind w:left="72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B566A8B"/>
    <w:multiLevelType w:val="hybridMultilevel"/>
    <w:tmpl w:val="3D1EF1F6"/>
    <w:lvl w:ilvl="0" w:tplc="EEA01470">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1"/>
  </w:num>
  <w:num w:numId="3">
    <w:abstractNumId w:val="10"/>
  </w:num>
  <w:num w:numId="4">
    <w:abstractNumId w:val="7"/>
  </w:num>
  <w:num w:numId="5">
    <w:abstractNumId w:val="0"/>
  </w:num>
  <w:num w:numId="6">
    <w:abstractNumId w:val="12"/>
  </w:num>
  <w:num w:numId="7">
    <w:abstractNumId w:val="13"/>
  </w:num>
  <w:num w:numId="8">
    <w:abstractNumId w:val="6"/>
  </w:num>
  <w:num w:numId="9">
    <w:abstractNumId w:val="11"/>
  </w:num>
  <w:num w:numId="10">
    <w:abstractNumId w:val="15"/>
  </w:num>
  <w:num w:numId="11">
    <w:abstractNumId w:val="8"/>
  </w:num>
  <w:num w:numId="12">
    <w:abstractNumId w:val="2"/>
  </w:num>
  <w:num w:numId="13">
    <w:abstractNumId w:val="14"/>
  </w:num>
  <w:num w:numId="14">
    <w:abstractNumId w:val="9"/>
  </w:num>
  <w:num w:numId="15">
    <w:abstractNumId w:val="5"/>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751F"/>
    <w:rsid w:val="000004BC"/>
    <w:rsid w:val="000016DA"/>
    <w:rsid w:val="0000317F"/>
    <w:rsid w:val="0000535D"/>
    <w:rsid w:val="000069E3"/>
    <w:rsid w:val="00007BFC"/>
    <w:rsid w:val="00012238"/>
    <w:rsid w:val="00012D36"/>
    <w:rsid w:val="000152CB"/>
    <w:rsid w:val="00022753"/>
    <w:rsid w:val="00022DEB"/>
    <w:rsid w:val="00023C24"/>
    <w:rsid w:val="00023C91"/>
    <w:rsid w:val="00024AED"/>
    <w:rsid w:val="000257F6"/>
    <w:rsid w:val="00026E0F"/>
    <w:rsid w:val="00032FBD"/>
    <w:rsid w:val="0003310B"/>
    <w:rsid w:val="000334AE"/>
    <w:rsid w:val="0003377E"/>
    <w:rsid w:val="00035F5A"/>
    <w:rsid w:val="00036C3A"/>
    <w:rsid w:val="00041CEF"/>
    <w:rsid w:val="000424C3"/>
    <w:rsid w:val="00043CB9"/>
    <w:rsid w:val="00046CD1"/>
    <w:rsid w:val="00052B02"/>
    <w:rsid w:val="00057279"/>
    <w:rsid w:val="00062765"/>
    <w:rsid w:val="0006520F"/>
    <w:rsid w:val="00066AD1"/>
    <w:rsid w:val="00072078"/>
    <w:rsid w:val="00072BA9"/>
    <w:rsid w:val="000735C0"/>
    <w:rsid w:val="0007402D"/>
    <w:rsid w:val="00076A48"/>
    <w:rsid w:val="000800FB"/>
    <w:rsid w:val="00080229"/>
    <w:rsid w:val="0008258C"/>
    <w:rsid w:val="000825CB"/>
    <w:rsid w:val="00087A87"/>
    <w:rsid w:val="00092C02"/>
    <w:rsid w:val="00093DC0"/>
    <w:rsid w:val="000946BF"/>
    <w:rsid w:val="000A2D6E"/>
    <w:rsid w:val="000A73F3"/>
    <w:rsid w:val="000B143B"/>
    <w:rsid w:val="000B237E"/>
    <w:rsid w:val="000B6DD7"/>
    <w:rsid w:val="000C2287"/>
    <w:rsid w:val="000C4C62"/>
    <w:rsid w:val="000C4C86"/>
    <w:rsid w:val="000C4E75"/>
    <w:rsid w:val="000D4504"/>
    <w:rsid w:val="000D479C"/>
    <w:rsid w:val="000D5CE2"/>
    <w:rsid w:val="000D75C2"/>
    <w:rsid w:val="000E20D4"/>
    <w:rsid w:val="000E3420"/>
    <w:rsid w:val="000E3A08"/>
    <w:rsid w:val="000E42D8"/>
    <w:rsid w:val="000E4322"/>
    <w:rsid w:val="000E4B1A"/>
    <w:rsid w:val="000E515C"/>
    <w:rsid w:val="000E5470"/>
    <w:rsid w:val="000E5DC5"/>
    <w:rsid w:val="000E6D19"/>
    <w:rsid w:val="000F1008"/>
    <w:rsid w:val="000F3C38"/>
    <w:rsid w:val="000F5D61"/>
    <w:rsid w:val="001017F5"/>
    <w:rsid w:val="001041EB"/>
    <w:rsid w:val="0010621D"/>
    <w:rsid w:val="00110A05"/>
    <w:rsid w:val="00112BF3"/>
    <w:rsid w:val="00120672"/>
    <w:rsid w:val="00120A08"/>
    <w:rsid w:val="0012219E"/>
    <w:rsid w:val="0012491B"/>
    <w:rsid w:val="001268FC"/>
    <w:rsid w:val="00130D9D"/>
    <w:rsid w:val="001313FE"/>
    <w:rsid w:val="00132317"/>
    <w:rsid w:val="00134A67"/>
    <w:rsid w:val="00134F66"/>
    <w:rsid w:val="0013542A"/>
    <w:rsid w:val="00136405"/>
    <w:rsid w:val="00137E9D"/>
    <w:rsid w:val="00143FC6"/>
    <w:rsid w:val="00147C01"/>
    <w:rsid w:val="00151899"/>
    <w:rsid w:val="00156E24"/>
    <w:rsid w:val="001632F7"/>
    <w:rsid w:val="001633CB"/>
    <w:rsid w:val="001708B4"/>
    <w:rsid w:val="001709CC"/>
    <w:rsid w:val="00171710"/>
    <w:rsid w:val="0017334D"/>
    <w:rsid w:val="001733CD"/>
    <w:rsid w:val="00174EBF"/>
    <w:rsid w:val="00176F46"/>
    <w:rsid w:val="0017713B"/>
    <w:rsid w:val="00181CED"/>
    <w:rsid w:val="0018405A"/>
    <w:rsid w:val="00187D2F"/>
    <w:rsid w:val="00190004"/>
    <w:rsid w:val="00191635"/>
    <w:rsid w:val="00194123"/>
    <w:rsid w:val="001946E9"/>
    <w:rsid w:val="00195716"/>
    <w:rsid w:val="001A2220"/>
    <w:rsid w:val="001A6424"/>
    <w:rsid w:val="001A69DA"/>
    <w:rsid w:val="001B3279"/>
    <w:rsid w:val="001B7434"/>
    <w:rsid w:val="001C4AB9"/>
    <w:rsid w:val="001C55C9"/>
    <w:rsid w:val="001C7D5C"/>
    <w:rsid w:val="001D10B9"/>
    <w:rsid w:val="001D1418"/>
    <w:rsid w:val="001D1AE4"/>
    <w:rsid w:val="001D1C0E"/>
    <w:rsid w:val="001D3230"/>
    <w:rsid w:val="001D5B51"/>
    <w:rsid w:val="001D6A5B"/>
    <w:rsid w:val="001E07E9"/>
    <w:rsid w:val="001E0B36"/>
    <w:rsid w:val="001E10E0"/>
    <w:rsid w:val="001E2EEA"/>
    <w:rsid w:val="001E309C"/>
    <w:rsid w:val="001E3C9F"/>
    <w:rsid w:val="001F64EE"/>
    <w:rsid w:val="001F66C0"/>
    <w:rsid w:val="001F675E"/>
    <w:rsid w:val="001F757B"/>
    <w:rsid w:val="001F7AD8"/>
    <w:rsid w:val="001F7EDA"/>
    <w:rsid w:val="00201638"/>
    <w:rsid w:val="00201E67"/>
    <w:rsid w:val="00203868"/>
    <w:rsid w:val="00204EAC"/>
    <w:rsid w:val="00206905"/>
    <w:rsid w:val="00206D10"/>
    <w:rsid w:val="00210495"/>
    <w:rsid w:val="00211C5B"/>
    <w:rsid w:val="00212C57"/>
    <w:rsid w:val="00214C14"/>
    <w:rsid w:val="00216719"/>
    <w:rsid w:val="0022020A"/>
    <w:rsid w:val="00223577"/>
    <w:rsid w:val="00227764"/>
    <w:rsid w:val="0023165A"/>
    <w:rsid w:val="00237449"/>
    <w:rsid w:val="00252BA6"/>
    <w:rsid w:val="00253F67"/>
    <w:rsid w:val="00254612"/>
    <w:rsid w:val="0025685A"/>
    <w:rsid w:val="00261159"/>
    <w:rsid w:val="0026214C"/>
    <w:rsid w:val="00262C37"/>
    <w:rsid w:val="002677AE"/>
    <w:rsid w:val="0027004E"/>
    <w:rsid w:val="0027042A"/>
    <w:rsid w:val="00271764"/>
    <w:rsid w:val="00274232"/>
    <w:rsid w:val="00274B26"/>
    <w:rsid w:val="00277F8C"/>
    <w:rsid w:val="00280788"/>
    <w:rsid w:val="00280FE4"/>
    <w:rsid w:val="00282275"/>
    <w:rsid w:val="002845EA"/>
    <w:rsid w:val="00286207"/>
    <w:rsid w:val="0028735B"/>
    <w:rsid w:val="00287F8A"/>
    <w:rsid w:val="00287FB0"/>
    <w:rsid w:val="0029103A"/>
    <w:rsid w:val="0029135B"/>
    <w:rsid w:val="00293A8A"/>
    <w:rsid w:val="00297189"/>
    <w:rsid w:val="0029751F"/>
    <w:rsid w:val="002A00DE"/>
    <w:rsid w:val="002A2B15"/>
    <w:rsid w:val="002A46B5"/>
    <w:rsid w:val="002A48B2"/>
    <w:rsid w:val="002A4B63"/>
    <w:rsid w:val="002B24B7"/>
    <w:rsid w:val="002B2691"/>
    <w:rsid w:val="002B29DD"/>
    <w:rsid w:val="002B4A2D"/>
    <w:rsid w:val="002B6A52"/>
    <w:rsid w:val="002C1C86"/>
    <w:rsid w:val="002C39DA"/>
    <w:rsid w:val="002C3B0F"/>
    <w:rsid w:val="002C6475"/>
    <w:rsid w:val="002C725F"/>
    <w:rsid w:val="002D0245"/>
    <w:rsid w:val="002D03EC"/>
    <w:rsid w:val="002D075D"/>
    <w:rsid w:val="002D0BDE"/>
    <w:rsid w:val="002D185A"/>
    <w:rsid w:val="002D7C1D"/>
    <w:rsid w:val="002E198B"/>
    <w:rsid w:val="002E73D7"/>
    <w:rsid w:val="002F0B2A"/>
    <w:rsid w:val="002F1BC5"/>
    <w:rsid w:val="002F1F18"/>
    <w:rsid w:val="002F450F"/>
    <w:rsid w:val="002F470C"/>
    <w:rsid w:val="002F4E50"/>
    <w:rsid w:val="002F5003"/>
    <w:rsid w:val="002F5F82"/>
    <w:rsid w:val="002F6FD8"/>
    <w:rsid w:val="00300234"/>
    <w:rsid w:val="00301C25"/>
    <w:rsid w:val="00301D51"/>
    <w:rsid w:val="0030313C"/>
    <w:rsid w:val="003032FC"/>
    <w:rsid w:val="00304BA5"/>
    <w:rsid w:val="003069B0"/>
    <w:rsid w:val="0031362E"/>
    <w:rsid w:val="003147DA"/>
    <w:rsid w:val="0031786A"/>
    <w:rsid w:val="00321BDB"/>
    <w:rsid w:val="00324FF7"/>
    <w:rsid w:val="003265B2"/>
    <w:rsid w:val="00326AF1"/>
    <w:rsid w:val="00333341"/>
    <w:rsid w:val="00333533"/>
    <w:rsid w:val="003356CC"/>
    <w:rsid w:val="00340873"/>
    <w:rsid w:val="00342419"/>
    <w:rsid w:val="0035035E"/>
    <w:rsid w:val="00352F8F"/>
    <w:rsid w:val="00353429"/>
    <w:rsid w:val="00360BF9"/>
    <w:rsid w:val="00363BCD"/>
    <w:rsid w:val="003641DB"/>
    <w:rsid w:val="00365A50"/>
    <w:rsid w:val="00367EAB"/>
    <w:rsid w:val="003709F3"/>
    <w:rsid w:val="00372120"/>
    <w:rsid w:val="0037469C"/>
    <w:rsid w:val="00380C10"/>
    <w:rsid w:val="00380F2A"/>
    <w:rsid w:val="00384F41"/>
    <w:rsid w:val="003858FC"/>
    <w:rsid w:val="00387AE9"/>
    <w:rsid w:val="0039038D"/>
    <w:rsid w:val="00390827"/>
    <w:rsid w:val="0039130D"/>
    <w:rsid w:val="003914F4"/>
    <w:rsid w:val="00392DF3"/>
    <w:rsid w:val="0039356D"/>
    <w:rsid w:val="00394AFD"/>
    <w:rsid w:val="003961E1"/>
    <w:rsid w:val="003A066D"/>
    <w:rsid w:val="003A0981"/>
    <w:rsid w:val="003A0B87"/>
    <w:rsid w:val="003A4731"/>
    <w:rsid w:val="003A5C96"/>
    <w:rsid w:val="003A653E"/>
    <w:rsid w:val="003A6981"/>
    <w:rsid w:val="003A7969"/>
    <w:rsid w:val="003B1107"/>
    <w:rsid w:val="003B1763"/>
    <w:rsid w:val="003B2210"/>
    <w:rsid w:val="003B2AC9"/>
    <w:rsid w:val="003B3CD8"/>
    <w:rsid w:val="003B5816"/>
    <w:rsid w:val="003B62BC"/>
    <w:rsid w:val="003C0D13"/>
    <w:rsid w:val="003C0D66"/>
    <w:rsid w:val="003C1A18"/>
    <w:rsid w:val="003C358A"/>
    <w:rsid w:val="003D22D6"/>
    <w:rsid w:val="003D3915"/>
    <w:rsid w:val="003E4D4F"/>
    <w:rsid w:val="003F185F"/>
    <w:rsid w:val="003F4398"/>
    <w:rsid w:val="003F74EF"/>
    <w:rsid w:val="003F7980"/>
    <w:rsid w:val="003F7AB0"/>
    <w:rsid w:val="0040030E"/>
    <w:rsid w:val="00402BF1"/>
    <w:rsid w:val="00404062"/>
    <w:rsid w:val="00406037"/>
    <w:rsid w:val="004102F2"/>
    <w:rsid w:val="0041064D"/>
    <w:rsid w:val="00411E80"/>
    <w:rsid w:val="004156C8"/>
    <w:rsid w:val="00417460"/>
    <w:rsid w:val="004214F7"/>
    <w:rsid w:val="0042185D"/>
    <w:rsid w:val="00425E15"/>
    <w:rsid w:val="00433D95"/>
    <w:rsid w:val="00435026"/>
    <w:rsid w:val="00435A24"/>
    <w:rsid w:val="00436016"/>
    <w:rsid w:val="00440AE2"/>
    <w:rsid w:val="00442084"/>
    <w:rsid w:val="0044638C"/>
    <w:rsid w:val="00447445"/>
    <w:rsid w:val="00456A7B"/>
    <w:rsid w:val="00456F66"/>
    <w:rsid w:val="0046039C"/>
    <w:rsid w:val="00461082"/>
    <w:rsid w:val="0047131A"/>
    <w:rsid w:val="00471810"/>
    <w:rsid w:val="00475FED"/>
    <w:rsid w:val="00477040"/>
    <w:rsid w:val="004770A4"/>
    <w:rsid w:val="00477C6B"/>
    <w:rsid w:val="00482E55"/>
    <w:rsid w:val="0048370D"/>
    <w:rsid w:val="00484F93"/>
    <w:rsid w:val="00485626"/>
    <w:rsid w:val="00485B87"/>
    <w:rsid w:val="00485E1A"/>
    <w:rsid w:val="004868E9"/>
    <w:rsid w:val="00486A22"/>
    <w:rsid w:val="00487052"/>
    <w:rsid w:val="004870D7"/>
    <w:rsid w:val="004903C2"/>
    <w:rsid w:val="00490C33"/>
    <w:rsid w:val="004A0163"/>
    <w:rsid w:val="004A0F6B"/>
    <w:rsid w:val="004A22F9"/>
    <w:rsid w:val="004A474A"/>
    <w:rsid w:val="004A67E8"/>
    <w:rsid w:val="004A7EB1"/>
    <w:rsid w:val="004B1722"/>
    <w:rsid w:val="004B242F"/>
    <w:rsid w:val="004B3244"/>
    <w:rsid w:val="004B47F2"/>
    <w:rsid w:val="004B4EB8"/>
    <w:rsid w:val="004C020C"/>
    <w:rsid w:val="004C6B54"/>
    <w:rsid w:val="004C6BCB"/>
    <w:rsid w:val="004C6D1A"/>
    <w:rsid w:val="004C7081"/>
    <w:rsid w:val="004C77D8"/>
    <w:rsid w:val="004C7AA4"/>
    <w:rsid w:val="004D2630"/>
    <w:rsid w:val="004D30C5"/>
    <w:rsid w:val="004D6A09"/>
    <w:rsid w:val="004D78FA"/>
    <w:rsid w:val="004E367E"/>
    <w:rsid w:val="004E5EA7"/>
    <w:rsid w:val="004F2C64"/>
    <w:rsid w:val="004F3CC1"/>
    <w:rsid w:val="004F4172"/>
    <w:rsid w:val="004F4214"/>
    <w:rsid w:val="004F5D75"/>
    <w:rsid w:val="004F78BB"/>
    <w:rsid w:val="005031D3"/>
    <w:rsid w:val="00510730"/>
    <w:rsid w:val="005112F2"/>
    <w:rsid w:val="005158B2"/>
    <w:rsid w:val="00516BF5"/>
    <w:rsid w:val="0051738A"/>
    <w:rsid w:val="00521247"/>
    <w:rsid w:val="005244BE"/>
    <w:rsid w:val="005252A7"/>
    <w:rsid w:val="00530B8C"/>
    <w:rsid w:val="0053728E"/>
    <w:rsid w:val="00542510"/>
    <w:rsid w:val="00550363"/>
    <w:rsid w:val="00550B79"/>
    <w:rsid w:val="005511EC"/>
    <w:rsid w:val="00551C75"/>
    <w:rsid w:val="00554507"/>
    <w:rsid w:val="005567E9"/>
    <w:rsid w:val="00556BB7"/>
    <w:rsid w:val="00556F89"/>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1635"/>
    <w:rsid w:val="00582E11"/>
    <w:rsid w:val="00584EF9"/>
    <w:rsid w:val="00585AA3"/>
    <w:rsid w:val="00585BF1"/>
    <w:rsid w:val="005865FA"/>
    <w:rsid w:val="00592551"/>
    <w:rsid w:val="00592815"/>
    <w:rsid w:val="0059491C"/>
    <w:rsid w:val="00596E86"/>
    <w:rsid w:val="005A0630"/>
    <w:rsid w:val="005A2F63"/>
    <w:rsid w:val="005A4F64"/>
    <w:rsid w:val="005A70D7"/>
    <w:rsid w:val="005A728F"/>
    <w:rsid w:val="005B3996"/>
    <w:rsid w:val="005B50CD"/>
    <w:rsid w:val="005C069E"/>
    <w:rsid w:val="005C16BF"/>
    <w:rsid w:val="005C45C4"/>
    <w:rsid w:val="005C546B"/>
    <w:rsid w:val="005C7198"/>
    <w:rsid w:val="005C774A"/>
    <w:rsid w:val="005D051D"/>
    <w:rsid w:val="005D33F8"/>
    <w:rsid w:val="005D3D3D"/>
    <w:rsid w:val="005D46B0"/>
    <w:rsid w:val="005D60F8"/>
    <w:rsid w:val="005E0F29"/>
    <w:rsid w:val="005E2676"/>
    <w:rsid w:val="005E412F"/>
    <w:rsid w:val="005E5F79"/>
    <w:rsid w:val="005F0C75"/>
    <w:rsid w:val="00600B6F"/>
    <w:rsid w:val="00601BAF"/>
    <w:rsid w:val="00601D50"/>
    <w:rsid w:val="00603CF5"/>
    <w:rsid w:val="00604228"/>
    <w:rsid w:val="00604F13"/>
    <w:rsid w:val="00607DB3"/>
    <w:rsid w:val="0062030A"/>
    <w:rsid w:val="00621328"/>
    <w:rsid w:val="006217AE"/>
    <w:rsid w:val="00621ACA"/>
    <w:rsid w:val="00621CAB"/>
    <w:rsid w:val="00623002"/>
    <w:rsid w:val="006245FA"/>
    <w:rsid w:val="00627754"/>
    <w:rsid w:val="00630A56"/>
    <w:rsid w:val="00631A4D"/>
    <w:rsid w:val="006323EB"/>
    <w:rsid w:val="00634B33"/>
    <w:rsid w:val="006363F3"/>
    <w:rsid w:val="0064002A"/>
    <w:rsid w:val="006402BC"/>
    <w:rsid w:val="00640D45"/>
    <w:rsid w:val="006433CF"/>
    <w:rsid w:val="00643414"/>
    <w:rsid w:val="0064361A"/>
    <w:rsid w:val="006460E7"/>
    <w:rsid w:val="0064755D"/>
    <w:rsid w:val="0064778E"/>
    <w:rsid w:val="00647A4E"/>
    <w:rsid w:val="00652252"/>
    <w:rsid w:val="006524C9"/>
    <w:rsid w:val="00652587"/>
    <w:rsid w:val="00653317"/>
    <w:rsid w:val="00653659"/>
    <w:rsid w:val="0065640B"/>
    <w:rsid w:val="0065658B"/>
    <w:rsid w:val="00656844"/>
    <w:rsid w:val="006573D1"/>
    <w:rsid w:val="006576FE"/>
    <w:rsid w:val="00660CE2"/>
    <w:rsid w:val="00663FAC"/>
    <w:rsid w:val="00665AFC"/>
    <w:rsid w:val="00670187"/>
    <w:rsid w:val="006745DF"/>
    <w:rsid w:val="00677690"/>
    <w:rsid w:val="006838B7"/>
    <w:rsid w:val="00684181"/>
    <w:rsid w:val="00685621"/>
    <w:rsid w:val="00685B84"/>
    <w:rsid w:val="00686BB5"/>
    <w:rsid w:val="006872B3"/>
    <w:rsid w:val="00687F17"/>
    <w:rsid w:val="006927BC"/>
    <w:rsid w:val="0069491A"/>
    <w:rsid w:val="006953D1"/>
    <w:rsid w:val="006960A7"/>
    <w:rsid w:val="006A26CD"/>
    <w:rsid w:val="006A4BB3"/>
    <w:rsid w:val="006A6AFF"/>
    <w:rsid w:val="006A773D"/>
    <w:rsid w:val="006A7762"/>
    <w:rsid w:val="006B2AD7"/>
    <w:rsid w:val="006B3FCC"/>
    <w:rsid w:val="006B4154"/>
    <w:rsid w:val="006B55A0"/>
    <w:rsid w:val="006B6FF0"/>
    <w:rsid w:val="006B71DC"/>
    <w:rsid w:val="006C1D61"/>
    <w:rsid w:val="006C1F14"/>
    <w:rsid w:val="006C477F"/>
    <w:rsid w:val="006D0CDE"/>
    <w:rsid w:val="006D2B20"/>
    <w:rsid w:val="006D3B56"/>
    <w:rsid w:val="006D3C73"/>
    <w:rsid w:val="006D687E"/>
    <w:rsid w:val="006E11B4"/>
    <w:rsid w:val="006E32DD"/>
    <w:rsid w:val="006E5F7A"/>
    <w:rsid w:val="006F0A3B"/>
    <w:rsid w:val="006F12C5"/>
    <w:rsid w:val="006F5076"/>
    <w:rsid w:val="006F59CC"/>
    <w:rsid w:val="006F673C"/>
    <w:rsid w:val="006F7004"/>
    <w:rsid w:val="00703818"/>
    <w:rsid w:val="00704951"/>
    <w:rsid w:val="0070529F"/>
    <w:rsid w:val="00712643"/>
    <w:rsid w:val="00715C01"/>
    <w:rsid w:val="0072025F"/>
    <w:rsid w:val="007209C3"/>
    <w:rsid w:val="00721C7F"/>
    <w:rsid w:val="00722329"/>
    <w:rsid w:val="00723753"/>
    <w:rsid w:val="00724FBB"/>
    <w:rsid w:val="00725B3E"/>
    <w:rsid w:val="00725E88"/>
    <w:rsid w:val="007269CF"/>
    <w:rsid w:val="007304C1"/>
    <w:rsid w:val="00731505"/>
    <w:rsid w:val="00733D7D"/>
    <w:rsid w:val="0073687A"/>
    <w:rsid w:val="00740500"/>
    <w:rsid w:val="007423AD"/>
    <w:rsid w:val="007436F2"/>
    <w:rsid w:val="007450BE"/>
    <w:rsid w:val="007537B6"/>
    <w:rsid w:val="00753BDA"/>
    <w:rsid w:val="0075490B"/>
    <w:rsid w:val="00754981"/>
    <w:rsid w:val="00757CD1"/>
    <w:rsid w:val="00757E42"/>
    <w:rsid w:val="007602D1"/>
    <w:rsid w:val="00761E05"/>
    <w:rsid w:val="00764AE2"/>
    <w:rsid w:val="00765F50"/>
    <w:rsid w:val="007661D4"/>
    <w:rsid w:val="00766B24"/>
    <w:rsid w:val="00767163"/>
    <w:rsid w:val="00767A26"/>
    <w:rsid w:val="00772427"/>
    <w:rsid w:val="00773BA6"/>
    <w:rsid w:val="00774B18"/>
    <w:rsid w:val="00780034"/>
    <w:rsid w:val="00780467"/>
    <w:rsid w:val="00781D14"/>
    <w:rsid w:val="00781E05"/>
    <w:rsid w:val="00782039"/>
    <w:rsid w:val="007847EF"/>
    <w:rsid w:val="00793DFF"/>
    <w:rsid w:val="00794018"/>
    <w:rsid w:val="00795479"/>
    <w:rsid w:val="00796C39"/>
    <w:rsid w:val="007974C3"/>
    <w:rsid w:val="007A0462"/>
    <w:rsid w:val="007A1263"/>
    <w:rsid w:val="007A1399"/>
    <w:rsid w:val="007A1FF2"/>
    <w:rsid w:val="007A382A"/>
    <w:rsid w:val="007A5AA7"/>
    <w:rsid w:val="007B1CAE"/>
    <w:rsid w:val="007D37B6"/>
    <w:rsid w:val="007D3A15"/>
    <w:rsid w:val="007D7F08"/>
    <w:rsid w:val="007E71A9"/>
    <w:rsid w:val="007F0358"/>
    <w:rsid w:val="007F153B"/>
    <w:rsid w:val="007F503E"/>
    <w:rsid w:val="007F5081"/>
    <w:rsid w:val="007F6FD8"/>
    <w:rsid w:val="00801F7C"/>
    <w:rsid w:val="00806892"/>
    <w:rsid w:val="008111E5"/>
    <w:rsid w:val="00811DF2"/>
    <w:rsid w:val="00812AAF"/>
    <w:rsid w:val="008142A7"/>
    <w:rsid w:val="00816877"/>
    <w:rsid w:val="008208D4"/>
    <w:rsid w:val="00821EF2"/>
    <w:rsid w:val="00822BBC"/>
    <w:rsid w:val="00823B33"/>
    <w:rsid w:val="008243BA"/>
    <w:rsid w:val="00824AAA"/>
    <w:rsid w:val="008261E8"/>
    <w:rsid w:val="00826DB0"/>
    <w:rsid w:val="00827FD2"/>
    <w:rsid w:val="0083001A"/>
    <w:rsid w:val="008337EC"/>
    <w:rsid w:val="008370E3"/>
    <w:rsid w:val="00837831"/>
    <w:rsid w:val="00837DDE"/>
    <w:rsid w:val="00841FA3"/>
    <w:rsid w:val="008428D3"/>
    <w:rsid w:val="00843ABB"/>
    <w:rsid w:val="00845383"/>
    <w:rsid w:val="00854991"/>
    <w:rsid w:val="00857463"/>
    <w:rsid w:val="00857524"/>
    <w:rsid w:val="00857D52"/>
    <w:rsid w:val="00861044"/>
    <w:rsid w:val="008624AE"/>
    <w:rsid w:val="0086557B"/>
    <w:rsid w:val="00865E1F"/>
    <w:rsid w:val="00865FEA"/>
    <w:rsid w:val="00867050"/>
    <w:rsid w:val="00871069"/>
    <w:rsid w:val="008731CA"/>
    <w:rsid w:val="00880005"/>
    <w:rsid w:val="00883959"/>
    <w:rsid w:val="00884B7E"/>
    <w:rsid w:val="00884BE4"/>
    <w:rsid w:val="0088505C"/>
    <w:rsid w:val="00887F53"/>
    <w:rsid w:val="008910AC"/>
    <w:rsid w:val="00891246"/>
    <w:rsid w:val="00896505"/>
    <w:rsid w:val="008A2549"/>
    <w:rsid w:val="008A3AE9"/>
    <w:rsid w:val="008A4312"/>
    <w:rsid w:val="008A6202"/>
    <w:rsid w:val="008A79EF"/>
    <w:rsid w:val="008B62C9"/>
    <w:rsid w:val="008C00E1"/>
    <w:rsid w:val="008C6763"/>
    <w:rsid w:val="008C6A9B"/>
    <w:rsid w:val="008D172F"/>
    <w:rsid w:val="008D3F38"/>
    <w:rsid w:val="008D40F5"/>
    <w:rsid w:val="008D6C26"/>
    <w:rsid w:val="008E238F"/>
    <w:rsid w:val="008E54F8"/>
    <w:rsid w:val="008F5BC2"/>
    <w:rsid w:val="00901A29"/>
    <w:rsid w:val="00902195"/>
    <w:rsid w:val="00904D6E"/>
    <w:rsid w:val="00904F6F"/>
    <w:rsid w:val="00907034"/>
    <w:rsid w:val="00913F73"/>
    <w:rsid w:val="00916ABF"/>
    <w:rsid w:val="00917A9A"/>
    <w:rsid w:val="00921635"/>
    <w:rsid w:val="00923181"/>
    <w:rsid w:val="0092349C"/>
    <w:rsid w:val="00925C71"/>
    <w:rsid w:val="00927005"/>
    <w:rsid w:val="00927545"/>
    <w:rsid w:val="009314A8"/>
    <w:rsid w:val="009331EA"/>
    <w:rsid w:val="00936F1A"/>
    <w:rsid w:val="009469F2"/>
    <w:rsid w:val="0095110B"/>
    <w:rsid w:val="00952567"/>
    <w:rsid w:val="00953FA7"/>
    <w:rsid w:val="00953FF8"/>
    <w:rsid w:val="009553B4"/>
    <w:rsid w:val="00955681"/>
    <w:rsid w:val="00957C74"/>
    <w:rsid w:val="00960CC5"/>
    <w:rsid w:val="009617F4"/>
    <w:rsid w:val="009624C6"/>
    <w:rsid w:val="00962F9F"/>
    <w:rsid w:val="0096344C"/>
    <w:rsid w:val="00964069"/>
    <w:rsid w:val="00964AF8"/>
    <w:rsid w:val="009723E1"/>
    <w:rsid w:val="00974671"/>
    <w:rsid w:val="0097681C"/>
    <w:rsid w:val="00976DC0"/>
    <w:rsid w:val="00982DE2"/>
    <w:rsid w:val="0098411D"/>
    <w:rsid w:val="00990F73"/>
    <w:rsid w:val="009942D9"/>
    <w:rsid w:val="00996A00"/>
    <w:rsid w:val="009971B0"/>
    <w:rsid w:val="00997AFC"/>
    <w:rsid w:val="00997CAC"/>
    <w:rsid w:val="009A2AC0"/>
    <w:rsid w:val="009A4D54"/>
    <w:rsid w:val="009A50AC"/>
    <w:rsid w:val="009A5CBD"/>
    <w:rsid w:val="009A7476"/>
    <w:rsid w:val="009B0843"/>
    <w:rsid w:val="009C009F"/>
    <w:rsid w:val="009C0264"/>
    <w:rsid w:val="009C1EAA"/>
    <w:rsid w:val="009C267F"/>
    <w:rsid w:val="009C6545"/>
    <w:rsid w:val="009D17ED"/>
    <w:rsid w:val="009D290F"/>
    <w:rsid w:val="009D2B17"/>
    <w:rsid w:val="009D2CC2"/>
    <w:rsid w:val="009D357F"/>
    <w:rsid w:val="009D5BC5"/>
    <w:rsid w:val="009D61E5"/>
    <w:rsid w:val="009E3F11"/>
    <w:rsid w:val="009E541C"/>
    <w:rsid w:val="009E6E91"/>
    <w:rsid w:val="00A00189"/>
    <w:rsid w:val="00A0243D"/>
    <w:rsid w:val="00A039DC"/>
    <w:rsid w:val="00A10F75"/>
    <w:rsid w:val="00A12659"/>
    <w:rsid w:val="00A16884"/>
    <w:rsid w:val="00A20CAE"/>
    <w:rsid w:val="00A21043"/>
    <w:rsid w:val="00A2320D"/>
    <w:rsid w:val="00A258E6"/>
    <w:rsid w:val="00A30199"/>
    <w:rsid w:val="00A30211"/>
    <w:rsid w:val="00A303D3"/>
    <w:rsid w:val="00A3298E"/>
    <w:rsid w:val="00A32FC5"/>
    <w:rsid w:val="00A3326D"/>
    <w:rsid w:val="00A33319"/>
    <w:rsid w:val="00A40217"/>
    <w:rsid w:val="00A4448F"/>
    <w:rsid w:val="00A45626"/>
    <w:rsid w:val="00A45D53"/>
    <w:rsid w:val="00A45E92"/>
    <w:rsid w:val="00A45EAA"/>
    <w:rsid w:val="00A472C7"/>
    <w:rsid w:val="00A54660"/>
    <w:rsid w:val="00A554C4"/>
    <w:rsid w:val="00A57083"/>
    <w:rsid w:val="00A60404"/>
    <w:rsid w:val="00A62121"/>
    <w:rsid w:val="00A653B7"/>
    <w:rsid w:val="00A663E7"/>
    <w:rsid w:val="00A66984"/>
    <w:rsid w:val="00A70709"/>
    <w:rsid w:val="00A70F88"/>
    <w:rsid w:val="00A743F4"/>
    <w:rsid w:val="00A749AA"/>
    <w:rsid w:val="00A81F16"/>
    <w:rsid w:val="00A84AD3"/>
    <w:rsid w:val="00A85EE3"/>
    <w:rsid w:val="00A86F33"/>
    <w:rsid w:val="00A90D91"/>
    <w:rsid w:val="00A91041"/>
    <w:rsid w:val="00A95FB9"/>
    <w:rsid w:val="00A96728"/>
    <w:rsid w:val="00AA15FA"/>
    <w:rsid w:val="00AA1CBB"/>
    <w:rsid w:val="00AA2635"/>
    <w:rsid w:val="00AA536D"/>
    <w:rsid w:val="00AA53C8"/>
    <w:rsid w:val="00AA6037"/>
    <w:rsid w:val="00AB22C9"/>
    <w:rsid w:val="00AB3879"/>
    <w:rsid w:val="00AB3C28"/>
    <w:rsid w:val="00AB461C"/>
    <w:rsid w:val="00AB567F"/>
    <w:rsid w:val="00AC1D78"/>
    <w:rsid w:val="00AC7171"/>
    <w:rsid w:val="00AC7F45"/>
    <w:rsid w:val="00AD33EA"/>
    <w:rsid w:val="00AD67DF"/>
    <w:rsid w:val="00AE0BA4"/>
    <w:rsid w:val="00AE2E20"/>
    <w:rsid w:val="00AE30D7"/>
    <w:rsid w:val="00AE5E48"/>
    <w:rsid w:val="00AF01FC"/>
    <w:rsid w:val="00AF13D3"/>
    <w:rsid w:val="00AF3EC0"/>
    <w:rsid w:val="00AF58C4"/>
    <w:rsid w:val="00AF7CCC"/>
    <w:rsid w:val="00B00D90"/>
    <w:rsid w:val="00B0559C"/>
    <w:rsid w:val="00B06A35"/>
    <w:rsid w:val="00B077A9"/>
    <w:rsid w:val="00B1262A"/>
    <w:rsid w:val="00B17260"/>
    <w:rsid w:val="00B17BA7"/>
    <w:rsid w:val="00B226FE"/>
    <w:rsid w:val="00B22E54"/>
    <w:rsid w:val="00B27FFC"/>
    <w:rsid w:val="00B31565"/>
    <w:rsid w:val="00B32825"/>
    <w:rsid w:val="00B342D0"/>
    <w:rsid w:val="00B3690E"/>
    <w:rsid w:val="00B41F7D"/>
    <w:rsid w:val="00B42BF9"/>
    <w:rsid w:val="00B42E7A"/>
    <w:rsid w:val="00B439B6"/>
    <w:rsid w:val="00B43DD2"/>
    <w:rsid w:val="00B45C50"/>
    <w:rsid w:val="00B47953"/>
    <w:rsid w:val="00B53D2B"/>
    <w:rsid w:val="00B6029D"/>
    <w:rsid w:val="00B6314D"/>
    <w:rsid w:val="00B64B2B"/>
    <w:rsid w:val="00B6794C"/>
    <w:rsid w:val="00B71ED6"/>
    <w:rsid w:val="00B72123"/>
    <w:rsid w:val="00B72646"/>
    <w:rsid w:val="00B7337B"/>
    <w:rsid w:val="00B74FD7"/>
    <w:rsid w:val="00B85E22"/>
    <w:rsid w:val="00B92459"/>
    <w:rsid w:val="00B93065"/>
    <w:rsid w:val="00B96312"/>
    <w:rsid w:val="00BA0F47"/>
    <w:rsid w:val="00BA26CD"/>
    <w:rsid w:val="00BA28A0"/>
    <w:rsid w:val="00BA4201"/>
    <w:rsid w:val="00BA4CB5"/>
    <w:rsid w:val="00BA4DAF"/>
    <w:rsid w:val="00BA6FC3"/>
    <w:rsid w:val="00BB214C"/>
    <w:rsid w:val="00BB4C2C"/>
    <w:rsid w:val="00BB641A"/>
    <w:rsid w:val="00BB65C2"/>
    <w:rsid w:val="00BB6C4C"/>
    <w:rsid w:val="00BC3AB8"/>
    <w:rsid w:val="00BC4756"/>
    <w:rsid w:val="00BD00E0"/>
    <w:rsid w:val="00BD26EE"/>
    <w:rsid w:val="00BD3CA7"/>
    <w:rsid w:val="00BD6283"/>
    <w:rsid w:val="00BD7116"/>
    <w:rsid w:val="00BE266A"/>
    <w:rsid w:val="00BE27DD"/>
    <w:rsid w:val="00BE3746"/>
    <w:rsid w:val="00BE553D"/>
    <w:rsid w:val="00BF3384"/>
    <w:rsid w:val="00BF544C"/>
    <w:rsid w:val="00BF5E75"/>
    <w:rsid w:val="00BF5E76"/>
    <w:rsid w:val="00C03A70"/>
    <w:rsid w:val="00C05026"/>
    <w:rsid w:val="00C05C2F"/>
    <w:rsid w:val="00C06BD6"/>
    <w:rsid w:val="00C07326"/>
    <w:rsid w:val="00C1003F"/>
    <w:rsid w:val="00C1066A"/>
    <w:rsid w:val="00C11D84"/>
    <w:rsid w:val="00C15059"/>
    <w:rsid w:val="00C1596C"/>
    <w:rsid w:val="00C21F04"/>
    <w:rsid w:val="00C22E14"/>
    <w:rsid w:val="00C27A33"/>
    <w:rsid w:val="00C3498D"/>
    <w:rsid w:val="00C34A39"/>
    <w:rsid w:val="00C35CA0"/>
    <w:rsid w:val="00C425CE"/>
    <w:rsid w:val="00C43BBE"/>
    <w:rsid w:val="00C447F3"/>
    <w:rsid w:val="00C475BC"/>
    <w:rsid w:val="00C578AA"/>
    <w:rsid w:val="00C61F37"/>
    <w:rsid w:val="00C67DAD"/>
    <w:rsid w:val="00C7342B"/>
    <w:rsid w:val="00C753C7"/>
    <w:rsid w:val="00C8108D"/>
    <w:rsid w:val="00C81BCF"/>
    <w:rsid w:val="00C81EEC"/>
    <w:rsid w:val="00C82C34"/>
    <w:rsid w:val="00C8388E"/>
    <w:rsid w:val="00C84FD8"/>
    <w:rsid w:val="00C867E5"/>
    <w:rsid w:val="00C87633"/>
    <w:rsid w:val="00C930BF"/>
    <w:rsid w:val="00C94203"/>
    <w:rsid w:val="00C95333"/>
    <w:rsid w:val="00CA4DCA"/>
    <w:rsid w:val="00CA768D"/>
    <w:rsid w:val="00CA798B"/>
    <w:rsid w:val="00CB0E2F"/>
    <w:rsid w:val="00CB2381"/>
    <w:rsid w:val="00CB442F"/>
    <w:rsid w:val="00CC0DEE"/>
    <w:rsid w:val="00CC15FA"/>
    <w:rsid w:val="00CC3E8B"/>
    <w:rsid w:val="00CC434D"/>
    <w:rsid w:val="00CC5ECD"/>
    <w:rsid w:val="00CD0688"/>
    <w:rsid w:val="00CD0B70"/>
    <w:rsid w:val="00CD2017"/>
    <w:rsid w:val="00CE212D"/>
    <w:rsid w:val="00CE3FEE"/>
    <w:rsid w:val="00CE5BD2"/>
    <w:rsid w:val="00CE7D76"/>
    <w:rsid w:val="00CF09E6"/>
    <w:rsid w:val="00CF1B5E"/>
    <w:rsid w:val="00CF65EE"/>
    <w:rsid w:val="00CF70E4"/>
    <w:rsid w:val="00D05FAB"/>
    <w:rsid w:val="00D06867"/>
    <w:rsid w:val="00D072E9"/>
    <w:rsid w:val="00D07CC9"/>
    <w:rsid w:val="00D140F3"/>
    <w:rsid w:val="00D212A2"/>
    <w:rsid w:val="00D2135C"/>
    <w:rsid w:val="00D236C5"/>
    <w:rsid w:val="00D246A3"/>
    <w:rsid w:val="00D24D8B"/>
    <w:rsid w:val="00D27687"/>
    <w:rsid w:val="00D30427"/>
    <w:rsid w:val="00D31D5C"/>
    <w:rsid w:val="00D3382A"/>
    <w:rsid w:val="00D3446A"/>
    <w:rsid w:val="00D34BED"/>
    <w:rsid w:val="00D37144"/>
    <w:rsid w:val="00D37C8B"/>
    <w:rsid w:val="00D42023"/>
    <w:rsid w:val="00D452B2"/>
    <w:rsid w:val="00D456F1"/>
    <w:rsid w:val="00D45CE4"/>
    <w:rsid w:val="00D5393D"/>
    <w:rsid w:val="00D55ACB"/>
    <w:rsid w:val="00D55D73"/>
    <w:rsid w:val="00D5651B"/>
    <w:rsid w:val="00D56CFB"/>
    <w:rsid w:val="00D57274"/>
    <w:rsid w:val="00D60275"/>
    <w:rsid w:val="00D639D0"/>
    <w:rsid w:val="00D65B4A"/>
    <w:rsid w:val="00D70771"/>
    <w:rsid w:val="00D7111A"/>
    <w:rsid w:val="00D72CFB"/>
    <w:rsid w:val="00D73E2C"/>
    <w:rsid w:val="00D75480"/>
    <w:rsid w:val="00D757A2"/>
    <w:rsid w:val="00D75D53"/>
    <w:rsid w:val="00D81A29"/>
    <w:rsid w:val="00D84B4A"/>
    <w:rsid w:val="00D86A19"/>
    <w:rsid w:val="00D90A8F"/>
    <w:rsid w:val="00D93F8D"/>
    <w:rsid w:val="00D960A4"/>
    <w:rsid w:val="00D977CD"/>
    <w:rsid w:val="00DA0E25"/>
    <w:rsid w:val="00DA1C71"/>
    <w:rsid w:val="00DA4A2B"/>
    <w:rsid w:val="00DA5204"/>
    <w:rsid w:val="00DA5F80"/>
    <w:rsid w:val="00DA7950"/>
    <w:rsid w:val="00DB0A56"/>
    <w:rsid w:val="00DB43F2"/>
    <w:rsid w:val="00DB62CB"/>
    <w:rsid w:val="00DB6A52"/>
    <w:rsid w:val="00DC1418"/>
    <w:rsid w:val="00DC1C9D"/>
    <w:rsid w:val="00DC1E0B"/>
    <w:rsid w:val="00DC1F86"/>
    <w:rsid w:val="00DC2072"/>
    <w:rsid w:val="00DC2FAE"/>
    <w:rsid w:val="00DC7CB9"/>
    <w:rsid w:val="00DD0609"/>
    <w:rsid w:val="00DD0F1C"/>
    <w:rsid w:val="00DD1F97"/>
    <w:rsid w:val="00DD23D7"/>
    <w:rsid w:val="00DD33A8"/>
    <w:rsid w:val="00DD59AE"/>
    <w:rsid w:val="00DD6803"/>
    <w:rsid w:val="00DE43E7"/>
    <w:rsid w:val="00DE4D63"/>
    <w:rsid w:val="00DE50C8"/>
    <w:rsid w:val="00DE5B27"/>
    <w:rsid w:val="00DF00BA"/>
    <w:rsid w:val="00DF3703"/>
    <w:rsid w:val="00DF3F7F"/>
    <w:rsid w:val="00DF475E"/>
    <w:rsid w:val="00DF7EA3"/>
    <w:rsid w:val="00E0015B"/>
    <w:rsid w:val="00E01275"/>
    <w:rsid w:val="00E046EE"/>
    <w:rsid w:val="00E07F3E"/>
    <w:rsid w:val="00E20F14"/>
    <w:rsid w:val="00E20F47"/>
    <w:rsid w:val="00E2137D"/>
    <w:rsid w:val="00E23E6A"/>
    <w:rsid w:val="00E25984"/>
    <w:rsid w:val="00E34837"/>
    <w:rsid w:val="00E3511F"/>
    <w:rsid w:val="00E36FDA"/>
    <w:rsid w:val="00E445AB"/>
    <w:rsid w:val="00E508F9"/>
    <w:rsid w:val="00E53D28"/>
    <w:rsid w:val="00E5681A"/>
    <w:rsid w:val="00E60033"/>
    <w:rsid w:val="00E61298"/>
    <w:rsid w:val="00E61C96"/>
    <w:rsid w:val="00E65670"/>
    <w:rsid w:val="00E65D80"/>
    <w:rsid w:val="00E725AD"/>
    <w:rsid w:val="00E8373F"/>
    <w:rsid w:val="00E83B51"/>
    <w:rsid w:val="00E84140"/>
    <w:rsid w:val="00E8572C"/>
    <w:rsid w:val="00E87C73"/>
    <w:rsid w:val="00E90F98"/>
    <w:rsid w:val="00E93C50"/>
    <w:rsid w:val="00E93E67"/>
    <w:rsid w:val="00E95C55"/>
    <w:rsid w:val="00E9633A"/>
    <w:rsid w:val="00EA1A31"/>
    <w:rsid w:val="00EB129F"/>
    <w:rsid w:val="00EB234A"/>
    <w:rsid w:val="00EB24A0"/>
    <w:rsid w:val="00EB7018"/>
    <w:rsid w:val="00EC0FD1"/>
    <w:rsid w:val="00EC2122"/>
    <w:rsid w:val="00EC57C7"/>
    <w:rsid w:val="00EC595E"/>
    <w:rsid w:val="00EC6E39"/>
    <w:rsid w:val="00EC7623"/>
    <w:rsid w:val="00EC7705"/>
    <w:rsid w:val="00ED0F13"/>
    <w:rsid w:val="00ED1BFB"/>
    <w:rsid w:val="00ED2E05"/>
    <w:rsid w:val="00ED4CC3"/>
    <w:rsid w:val="00ED4D11"/>
    <w:rsid w:val="00ED5AF7"/>
    <w:rsid w:val="00EE0D35"/>
    <w:rsid w:val="00EE162E"/>
    <w:rsid w:val="00EE275C"/>
    <w:rsid w:val="00EE34BE"/>
    <w:rsid w:val="00EF264D"/>
    <w:rsid w:val="00F019D6"/>
    <w:rsid w:val="00F03725"/>
    <w:rsid w:val="00F04F0B"/>
    <w:rsid w:val="00F0542D"/>
    <w:rsid w:val="00F06DEB"/>
    <w:rsid w:val="00F12297"/>
    <w:rsid w:val="00F1238E"/>
    <w:rsid w:val="00F12B07"/>
    <w:rsid w:val="00F138D4"/>
    <w:rsid w:val="00F15ABC"/>
    <w:rsid w:val="00F25513"/>
    <w:rsid w:val="00F27BE0"/>
    <w:rsid w:val="00F3239A"/>
    <w:rsid w:val="00F34F6A"/>
    <w:rsid w:val="00F3575D"/>
    <w:rsid w:val="00F361FA"/>
    <w:rsid w:val="00F40CDE"/>
    <w:rsid w:val="00F4127A"/>
    <w:rsid w:val="00F43E5A"/>
    <w:rsid w:val="00F467ED"/>
    <w:rsid w:val="00F50C8D"/>
    <w:rsid w:val="00F54880"/>
    <w:rsid w:val="00F5582C"/>
    <w:rsid w:val="00F57E1D"/>
    <w:rsid w:val="00F60A85"/>
    <w:rsid w:val="00F61675"/>
    <w:rsid w:val="00F61CA1"/>
    <w:rsid w:val="00F62A87"/>
    <w:rsid w:val="00F62AA3"/>
    <w:rsid w:val="00F63161"/>
    <w:rsid w:val="00F64ACF"/>
    <w:rsid w:val="00F655C2"/>
    <w:rsid w:val="00F67E47"/>
    <w:rsid w:val="00F70033"/>
    <w:rsid w:val="00F7144F"/>
    <w:rsid w:val="00F72DCE"/>
    <w:rsid w:val="00F73A76"/>
    <w:rsid w:val="00F7728B"/>
    <w:rsid w:val="00F77E39"/>
    <w:rsid w:val="00F82641"/>
    <w:rsid w:val="00F84569"/>
    <w:rsid w:val="00F85151"/>
    <w:rsid w:val="00F8542A"/>
    <w:rsid w:val="00F85485"/>
    <w:rsid w:val="00F903EA"/>
    <w:rsid w:val="00F91278"/>
    <w:rsid w:val="00F92F5E"/>
    <w:rsid w:val="00F94544"/>
    <w:rsid w:val="00F95E63"/>
    <w:rsid w:val="00F969AD"/>
    <w:rsid w:val="00FA51AD"/>
    <w:rsid w:val="00FB03C2"/>
    <w:rsid w:val="00FB2840"/>
    <w:rsid w:val="00FB5109"/>
    <w:rsid w:val="00FB5EAD"/>
    <w:rsid w:val="00FC1E13"/>
    <w:rsid w:val="00FC4F04"/>
    <w:rsid w:val="00FC5683"/>
    <w:rsid w:val="00FC5797"/>
    <w:rsid w:val="00FC6B00"/>
    <w:rsid w:val="00FC731B"/>
    <w:rsid w:val="00FC7798"/>
    <w:rsid w:val="00FD21DB"/>
    <w:rsid w:val="00FE11E2"/>
    <w:rsid w:val="00FE329E"/>
    <w:rsid w:val="00FE58D5"/>
    <w:rsid w:val="00FF1793"/>
    <w:rsid w:val="00FF37DD"/>
    <w:rsid w:val="00FF7A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 w:type="paragraph" w:styleId="Ingetavstnd">
    <w:name w:val="No Spacing"/>
    <w:uiPriority w:val="1"/>
    <w:qFormat/>
    <w:rsid w:val="00BE266A"/>
    <w:pPr>
      <w:jc w:val="both"/>
    </w:pPr>
    <w:rPr>
      <w:rFonts w:ascii="Georgia" w:eastAsia="Calibri" w:hAnsi="Georgia" w:cs="Times New Roman"/>
      <w:sz w:val="22"/>
      <w:szCs w:val="22"/>
      <w:lang w:val="sv-SE"/>
    </w:rPr>
  </w:style>
  <w:style w:type="paragraph" w:customStyle="1" w:styleId="Kod">
    <w:name w:val="Kod"/>
    <w:basedOn w:val="Ingetavstnd"/>
    <w:qFormat/>
    <w:rsid w:val="00340873"/>
    <w:pPr>
      <w:jc w:val="left"/>
    </w:pPr>
    <w:rPr>
      <w:rFonts w:ascii="Consolas" w:hAnsi="Consolas"/>
      <w:sz w:val="16"/>
    </w:rPr>
  </w:style>
  <w:style w:type="paragraph" w:customStyle="1" w:styleId="Pseudokod">
    <w:name w:val="Pseudokod"/>
    <w:basedOn w:val="Formeltext"/>
    <w:qFormat/>
    <w:rsid w:val="00BE266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sChild>
                                                                                                                                                                                                                                                                                                                                                    <w:div w:id="2051487610">
                                                                                                                                                                                                                                                                                                                                                      <w:marLeft w:val="0"/>
                                                                                                                                                                                                                                                                                                                                                      <w:marRight w:val="0"/>
                                                                                                                                                                                                                                                                                                                                                      <w:marTop w:val="0"/>
                                                                                                                                                                                                                                                                                                                                                      <w:marBottom w:val="0"/>
                                                                                                                                                                                                                                                                                                                                                      <w:divBdr>
                                                                                                                                                                                                                                                                                                                                                        <w:top w:val="none" w:sz="0" w:space="0" w:color="auto"/>
                                                                                                                                                                                                                                                                                                                                                        <w:left w:val="none" w:sz="0" w:space="0" w:color="auto"/>
                                                                                                                                                                                                                                                                                                                                                        <w:bottom w:val="none" w:sz="0" w:space="0" w:color="auto"/>
                                                                                                                                                                                                                                                                                                                                                        <w:right w:val="none" w:sz="0" w:space="0" w:color="auto"/>
                                                                                                                                                                                                                                                                                                                                                      </w:divBdr>
                                                                                                                                                                                                                                                                                                                                                      <w:divsChild>
                                                                                                                                                                                                                                                                                                                                                        <w:div w:id="506143023">
                                                                                                                                                                                                                                                                                                                                                          <w:marLeft w:val="0"/>
                                                                                                                                                                                                                                                                                                                                                          <w:marRight w:val="0"/>
                                                                                                                                                                                                                                                                                                                                                          <w:marTop w:val="0"/>
                                                                                                                                                                                                                                                                                                                                                          <w:marBottom w:val="0"/>
                                                                                                                                                                                                                                                                                                                                                          <w:divBdr>
                                                                                                                                                                                                                                                                                                                                                            <w:top w:val="none" w:sz="0" w:space="0" w:color="auto"/>
                                                                                                                                                                                                                                                                                                                                                            <w:left w:val="none" w:sz="0" w:space="0" w:color="auto"/>
                                                                                                                                                                                                                                                                                                                                                            <w:bottom w:val="none" w:sz="0" w:space="0" w:color="auto"/>
                                                                                                                                                                                                                                                                                                                                                            <w:right w:val="none" w:sz="0" w:space="0" w:color="auto"/>
                                                                                                                                                                                                                                                                                                                                                          </w:divBdr>
                                                                                                                                                                                                                                                                                                                                                          <w:divsChild>
                                                                                                                                                                                                                                                                                                                                                            <w:div w:id="1447195048">
                                                                                                                                                                                                                                                                                                                                                              <w:marLeft w:val="0"/>
                                                                                                                                                                                                                                                                                                                                                              <w:marRight w:val="0"/>
                                                                                                                                                                                                                                                                                                                                                              <w:marTop w:val="0"/>
                                                                                                                                                                                                                                                                                                                                                              <w:marBottom w:val="0"/>
                                                                                                                                                                                                                                                                                                                                                              <w:divBdr>
                                                                                                                                                                                                                                                                                                                                                                <w:top w:val="none" w:sz="0" w:space="0" w:color="auto"/>
                                                                                                                                                                                                                                                                                                                                                                <w:left w:val="none" w:sz="0" w:space="0" w:color="auto"/>
                                                                                                                                                                                                                                                                                                                                                                <w:bottom w:val="none" w:sz="0" w:space="0" w:color="auto"/>
                                                                                                                                                                                                                                                                                                                                                                <w:right w:val="none" w:sz="0" w:space="0" w:color="auto"/>
                                                                                                                                                                                                                                                                                                                                                              </w:divBdr>
                                                                                                                                                                                                                                                                                                                                                              <w:divsChild>
                                                                                                                                                                                                                                                                                                                                                                <w:div w:id="2140565528">
                                                                                                                                                                                                                                                                                                                                                                  <w:marLeft w:val="0"/>
                                                                                                                                                                                                                                                                                                                                                                  <w:marRight w:val="0"/>
                                                                                                                                                                                                                                                                                                                                                                  <w:marTop w:val="0"/>
                                                                                                                                                                                                                                                                                                                                                                  <w:marBottom w:val="0"/>
                                                                                                                                                                                                                                                                                                                                                                  <w:divBdr>
                                                                                                                                                                                                                                                                                                                                                                    <w:top w:val="none" w:sz="0" w:space="0" w:color="auto"/>
                                                                                                                                                                                                                                                                                                                                                                    <w:left w:val="none" w:sz="0" w:space="0" w:color="auto"/>
                                                                                                                                                                                                                                                                                                                                                                    <w:bottom w:val="none" w:sz="0" w:space="0" w:color="auto"/>
                                                                                                                                                                                                                                                                                                                                                                    <w:right w:val="none" w:sz="0" w:space="0" w:color="auto"/>
                                                                                                                                                                                                                                                                                                                                                                  </w:divBdr>
                                                                                                                                                                                                                                                                                                                                                                  <w:divsChild>
                                                                                                                                                                                                                                                                                                                                                                    <w:div w:id="248930858">
                                                                                                                                                                                                                                                                                                                                                                      <w:marLeft w:val="0"/>
                                                                                                                                                                                                                                                                                                                                                                      <w:marRight w:val="0"/>
                                                                                                                                                                                                                                                                                                                                                                      <w:marTop w:val="0"/>
                                                                                                                                                                                                                                                                                                                                                                      <w:marBottom w:val="0"/>
                                                                                                                                                                                                                                                                                                                                                                      <w:divBdr>
                                                                                                                                                                                                                                                                                                                                                                        <w:top w:val="none" w:sz="0" w:space="0" w:color="auto"/>
                                                                                                                                                                                                                                                                                                                                                                        <w:left w:val="none" w:sz="0" w:space="0" w:color="auto"/>
                                                                                                                                                                                                                                                                                                                                                                        <w:bottom w:val="none" w:sz="0" w:space="0" w:color="auto"/>
                                                                                                                                                                                                                                                                                                                                                                        <w:right w:val="none" w:sz="0" w:space="0" w:color="auto"/>
                                                                                                                                                                                                                                                                                                                                                                      </w:divBdr>
                                                                                                                                                                                                                                                                                                                                                                      <w:divsChild>
                                                                                                                                                                                                                                                                                                                                                                        <w:div w:id="1849522361">
                                                                                                                                                                                                                                                                                                                                                                          <w:marLeft w:val="0"/>
                                                                                                                                                                                                                                                                                                                                                                          <w:marRight w:val="0"/>
                                                                                                                                                                                                                                                                                                                                                                          <w:marTop w:val="0"/>
                                                                                                                                                                                                                                                                                                                                                                          <w:marBottom w:val="0"/>
                                                                                                                                                                                                                                                                                                                                                                          <w:divBdr>
                                                                                                                                                                                                                                                                                                                                                                            <w:top w:val="none" w:sz="0" w:space="0" w:color="auto"/>
                                                                                                                                                                                                                                                                                                                                                                            <w:left w:val="none" w:sz="0" w:space="0" w:color="auto"/>
                                                                                                                                                                                                                                                                                                                                                                            <w:bottom w:val="none" w:sz="0" w:space="0" w:color="auto"/>
                                                                                                                                                                                                                                                                                                                                                                            <w:right w:val="none" w:sz="0" w:space="0" w:color="auto"/>
                                                                                                                                                                                                                                                                                                                                                                          </w:divBdr>
                                                                                                                                                                                                                                                                                                                                                                          <w:divsChild>
                                                                                                                                                                                                                                                                                                                                                                            <w:div w:id="1755006081">
                                                                                                                                                                                                                                                                                                                                                                              <w:marLeft w:val="0"/>
                                                                                                                                                                                                                                                                                                                                                                              <w:marRight w:val="0"/>
                                                                                                                                                                                                                                                                                                                                                                              <w:marTop w:val="0"/>
                                                                                                                                                                                                                                                                                                                                                                              <w:marBottom w:val="0"/>
                                                                                                                                                                                                                                                                                                                                                                              <w:divBdr>
                                                                                                                                                                                                                                                                                                                                                                                <w:top w:val="none" w:sz="0" w:space="0" w:color="auto"/>
                                                                                                                                                                                                                                                                                                                                                                                <w:left w:val="none" w:sz="0" w:space="0" w:color="auto"/>
                                                                                                                                                                                                                                                                                                                                                                                <w:bottom w:val="none" w:sz="0" w:space="0" w:color="auto"/>
                                                                                                                                                                                                                                                                                                                                                                                <w:right w:val="none" w:sz="0" w:space="0" w:color="auto"/>
                                                                                                                                                                                                                                                                                                                                                                              </w:divBdr>
                                                                                                                                                                                                                                                                                                                                                                              <w:divsChild>
                                                                                                                                                                                                                                                                                                                                                                                <w:div w:id="951791289">
                                                                                                                                                                                                                                                                                                                                                                                  <w:marLeft w:val="0"/>
                                                                                                                                                                                                                                                                                                                                                                                  <w:marRight w:val="0"/>
                                                                                                                                                                                                                                                                                                                                                                                  <w:marTop w:val="0"/>
                                                                                                                                                                                                                                                                                                                                                                                  <w:marBottom w:val="0"/>
                                                                                                                                                                                                                                                                                                                                                                                  <w:divBdr>
                                                                                                                                                                                                                                                                                                                                                                                    <w:top w:val="none" w:sz="0" w:space="0" w:color="auto"/>
                                                                                                                                                                                                                                                                                                                                                                                    <w:left w:val="none" w:sz="0" w:space="0" w:color="auto"/>
                                                                                                                                                                                                                                                                                                                                                                                    <w:bottom w:val="none" w:sz="0" w:space="0" w:color="auto"/>
                                                                                                                                                                                                                                                                                                                                                                                    <w:right w:val="none" w:sz="0" w:space="0" w:color="auto"/>
                                                                                                                                                                                                                                                                                                                                                                                  </w:divBdr>
                                                                                                                                                                                                                                                                                                                                                                                  <w:divsChild>
                                                                                                                                                                                                                                                                                                                                                                                    <w:div w:id="1767648490">
                                                                                                                                                                                                                                                                                                                                                                                      <w:marLeft w:val="0"/>
                                                                                                                                                                                                                                                                                                                                                                                      <w:marRight w:val="0"/>
                                                                                                                                                                                                                                                                                                                                                                                      <w:marTop w:val="0"/>
                                                                                                                                                                                                                                                                                                                                                                                      <w:marBottom w:val="0"/>
                                                                                                                                                                                                                                                                                                                                                                                      <w:divBdr>
                                                                                                                                                                                                                                                                                                                                                                                        <w:top w:val="none" w:sz="0" w:space="0" w:color="auto"/>
                                                                                                                                                                                                                                                                                                                                                                                        <w:left w:val="none" w:sz="0" w:space="0" w:color="auto"/>
                                                                                                                                                                                                                                                                                                                                                                                        <w:bottom w:val="none" w:sz="0" w:space="0" w:color="auto"/>
                                                                                                                                                                                                                                                                                                                                                                                        <w:right w:val="none" w:sz="0" w:space="0" w:color="auto"/>
                                                                                                                                                                                                                                                                                                                                                                                      </w:divBdr>
                                                                                                                                                                                                                                                                                                                                                                                      <w:divsChild>
                                                                                                                                                                                                                                                                                                                                                                                        <w:div w:id="2028480559">
                                                                                                                                                                                                                                                                                                                                                                                          <w:marLeft w:val="0"/>
                                                                                                                                                                                                                                                                                                                                                                                          <w:marRight w:val="0"/>
                                                                                                                                                                                                                                                                                                                                                                                          <w:marTop w:val="0"/>
                                                                                                                                                                                                                                                                                                                                                                                          <w:marBottom w:val="0"/>
                                                                                                                                                                                                                                                                                                                                                                                          <w:divBdr>
                                                                                                                                                                                                                                                                                                                                                                                            <w:top w:val="none" w:sz="0" w:space="0" w:color="auto"/>
                                                                                                                                                                                                                                                                                                                                                                                            <w:left w:val="none" w:sz="0" w:space="0" w:color="auto"/>
                                                                                                                                                                                                                                                                                                                                                                                            <w:bottom w:val="none" w:sz="0" w:space="0" w:color="auto"/>
                                                                                                                                                                                                                                                                                                                                                                                            <w:right w:val="none" w:sz="0" w:space="0" w:color="auto"/>
                                                                                                                                                                                                                                                                                                                                                                                          </w:divBdr>
                                                                                                                                                                                                                                                                                                                                                                                          <w:divsChild>
                                                                                                                                                                                                                                                                                                                                                                                            <w:div w:id="173885857">
                                                                                                                                                                                                                                                                                                                                                                                              <w:marLeft w:val="0"/>
                                                                                                                                                                                                                                                                                                                                                                                              <w:marRight w:val="0"/>
                                                                                                                                                                                                                                                                                                                                                                                              <w:marTop w:val="0"/>
                                                                                                                                                                                                                                                                                                                                                                                              <w:marBottom w:val="0"/>
                                                                                                                                                                                                                                                                                                                                                                                              <w:divBdr>
                                                                                                                                                                                                                                                                                                                                                                                                <w:top w:val="none" w:sz="0" w:space="0" w:color="auto"/>
                                                                                                                                                                                                                                                                                                                                                                                                <w:left w:val="none" w:sz="0" w:space="0" w:color="auto"/>
                                                                                                                                                                                                                                                                                                                                                                                                <w:bottom w:val="none" w:sz="0" w:space="0" w:color="auto"/>
                                                                                                                                                                                                                                                                                                                                                                                                <w:right w:val="none" w:sz="0" w:space="0" w:color="auto"/>
                                                                                                                                                                                                                                                                                                                                                                                              </w:divBdr>
                                                                                                                                                                                                                                                                                                                                                                                              <w:divsChild>
                                                                                                                                                                                                                                                                                                                                                                                                <w:div w:id="832335833">
                                                                                                                                                                                                                                                                                                                                                                                                  <w:marLeft w:val="0"/>
                                                                                                                                                                                                                                                                                                                                                                                                  <w:marRight w:val="0"/>
                                                                                                                                                                                                                                                                                                                                                                                                  <w:marTop w:val="0"/>
                                                                                                                                                                                                                                                                                                                                                                                                  <w:marBottom w:val="0"/>
                                                                                                                                                                                                                                                                                                                                                                                                  <w:divBdr>
                                                                                                                                                                                                                                                                                                                                                                                                    <w:top w:val="none" w:sz="0" w:space="0" w:color="auto"/>
                                                                                                                                                                                                                                                                                                                                                                                                    <w:left w:val="none" w:sz="0" w:space="0" w:color="auto"/>
                                                                                                                                                                                                                                                                                                                                                                                                    <w:bottom w:val="none" w:sz="0" w:space="0" w:color="auto"/>
                                                                                                                                                                                                                                                                                                                                                                                                    <w:right w:val="none" w:sz="0" w:space="0" w:color="auto"/>
                                                                                                                                                                                                                                                                                                                                                                                                  </w:divBdr>
                                                                                                                                                                                                                                                                                                                                                                                                  <w:divsChild>
                                                                                                                                                                                                                                                                                                                                                                                                    <w:div w:id="73750806">
                                                                                                                                                                                                                                                                                                                                                                                                      <w:marLeft w:val="0"/>
                                                                                                                                                                                                                                                                                                                                                                                                      <w:marRight w:val="0"/>
                                                                                                                                                                                                                                                                                                                                                                                                      <w:marTop w:val="0"/>
                                                                                                                                                                                                                                                                                                                                                                                                      <w:marBottom w:val="0"/>
                                                                                                                                                                                                                                                                                                                                                                                                      <w:divBdr>
                                                                                                                                                                                                                                                                                                                                                                                                        <w:top w:val="none" w:sz="0" w:space="0" w:color="auto"/>
                                                                                                                                                                                                                                                                                                                                                                                                        <w:left w:val="none" w:sz="0" w:space="0" w:color="auto"/>
                                                                                                                                                                                                                                                                                                                                                                                                        <w:bottom w:val="none" w:sz="0" w:space="0" w:color="auto"/>
                                                                                                                                                                                                                                                                                                                                                                                                        <w:right w:val="none" w:sz="0" w:space="0" w:color="auto"/>
                                                                                                                                                                                                                                                                                                                                                                                                      </w:divBdr>
                                                                                                                                                                                                                                                                                                                                                                                                      <w:divsChild>
                                                                                                                                                                                                                                                                                                                                                                                                        <w:div w:id="754059363">
                                                                                                                                                                                                                                                                                                                                                                                                          <w:marLeft w:val="0"/>
                                                                                                                                                                                                                                                                                                                                                                                                          <w:marRight w:val="0"/>
                                                                                                                                                                                                                                                                                                                                                                                                          <w:marTop w:val="0"/>
                                                                                                                                                                                                                                                                                                                                                                                                          <w:marBottom w:val="0"/>
                                                                                                                                                                                                                                                                                                                                                                                                          <w:divBdr>
                                                                                                                                                                                                                                                                                                                                                                                                            <w:top w:val="none" w:sz="0" w:space="0" w:color="auto"/>
                                                                                                                                                                                                                                                                                                                                                                                                            <w:left w:val="none" w:sz="0" w:space="0" w:color="auto"/>
                                                                                                                                                                                                                                                                                                                                                                                                            <w:bottom w:val="none" w:sz="0" w:space="0" w:color="auto"/>
                                                                                                                                                                                                                                                                                                                                                                                                            <w:right w:val="none" w:sz="0" w:space="0" w:color="auto"/>
                                                                                                                                                                                                                                                                                                                                                                                                          </w:divBdr>
                                                                                                                                                                                                                                                                                                                                                                                                          <w:divsChild>
                                                                                                                                                                                                                                                                                                                                                                                                            <w:div w:id="2032100354">
                                                                                                                                                                                                                                                                                                                                                                                                              <w:marLeft w:val="0"/>
                                                                                                                                                                                                                                                                                                                                                                                                              <w:marRight w:val="0"/>
                                                                                                                                                                                                                                                                                                                                                                                                              <w:marTop w:val="0"/>
                                                                                                                                                                                                                                                                                                                                                                                                              <w:marBottom w:val="0"/>
                                                                                                                                                                                                                                                                                                                                                                                                              <w:divBdr>
                                                                                                                                                                                                                                                                                                                                                                                                                <w:top w:val="none" w:sz="0" w:space="0" w:color="auto"/>
                                                                                                                                                                                                                                                                                                                                                                                                                <w:left w:val="none" w:sz="0" w:space="0" w:color="auto"/>
                                                                                                                                                                                                                                                                                                                                                                                                                <w:bottom w:val="none" w:sz="0" w:space="0" w:color="auto"/>
                                                                                                                                                                                                                                                                                                                                                                                                                <w:right w:val="none" w:sz="0" w:space="0" w:color="auto"/>
                                                                                                                                                                                                                                                                                                                                                                                                              </w:divBdr>
                                                                                                                                                                                                                                                                                                                                                                                                              <w:divsChild>
                                                                                                                                                                                                                                                                                                                                                                                                                <w:div w:id="815608271">
                                                                                                                                                                                                                                                                                                                                                                                                                  <w:marLeft w:val="0"/>
                                                                                                                                                                                                                                                                                                                                                                                                                  <w:marRight w:val="0"/>
                                                                                                                                                                                                                                                                                                                                                                                                                  <w:marTop w:val="0"/>
                                                                                                                                                                                                                                                                                                                                                                                                                  <w:marBottom w:val="0"/>
                                                                                                                                                                                                                                                                                                                                                                                                                  <w:divBdr>
                                                                                                                                                                                                                                                                                                                                                                                                                    <w:top w:val="none" w:sz="0" w:space="0" w:color="auto"/>
                                                                                                                                                                                                                                                                                                                                                                                                                    <w:left w:val="none" w:sz="0" w:space="0" w:color="auto"/>
                                                                                                                                                                                                                                                                                                                                                                                                                    <w:bottom w:val="none" w:sz="0" w:space="0" w:color="auto"/>
                                                                                                                                                                                                                                                                                                                                                                                                                    <w:right w:val="none" w:sz="0" w:space="0" w:color="auto"/>
                                                                                                                                                                                                                                                                                                                                                                                                                  </w:divBdr>
                                                                                                                                                                                                                                                                                                                                                                                                                  <w:divsChild>
                                                                                                                                                                                                                                                                                                                                                                                                                    <w:div w:id="1624530535">
                                                                                                                                                                                                                                                                                                                                                                                                                      <w:marLeft w:val="0"/>
                                                                                                                                                                                                                                                                                                                                                                                                                      <w:marRight w:val="0"/>
                                                                                                                                                                                                                                                                                                                                                                                                                      <w:marTop w:val="0"/>
                                                                                                                                                                                                                                                                                                                                                                                                                      <w:marBottom w:val="0"/>
                                                                                                                                                                                                                                                                                                                                                                                                                      <w:divBdr>
                                                                                                                                                                                                                                                                                                                                                                                                                        <w:top w:val="none" w:sz="0" w:space="0" w:color="auto"/>
                                                                                                                                                                                                                                                                                                                                                                                                                        <w:left w:val="none" w:sz="0" w:space="0" w:color="auto"/>
                                                                                                                                                                                                                                                                                                                                                                                                                        <w:bottom w:val="none" w:sz="0" w:space="0" w:color="auto"/>
                                                                                                                                                                                                                                                                                                                                                                                                                        <w:right w:val="none" w:sz="0" w:space="0" w:color="auto"/>
                                                                                                                                                                                                                                                                                                                                                                                                                      </w:divBdr>
                                                                                                                                                                                                                                                                                                                                                                                                                      <w:divsChild>
                                                                                                                                                                                                                                                                                                                                                                                                                        <w:div w:id="1454058734">
                                                                                                                                                                                                                                                                                                                                                                                                                          <w:marLeft w:val="0"/>
                                                                                                                                                                                                                                                                                                                                                                                                                          <w:marRight w:val="0"/>
                                                                                                                                                                                                                                                                                                                                                                                                                          <w:marTop w:val="0"/>
                                                                                                                                                                                                                                                                                                                                                                                                                          <w:marBottom w:val="0"/>
                                                                                                                                                                                                                                                                                                                                                                                                                          <w:divBdr>
                                                                                                                                                                                                                                                                                                                                                                                                                            <w:top w:val="none" w:sz="0" w:space="0" w:color="auto"/>
                                                                                                                                                                                                                                                                                                                                                                                                                            <w:left w:val="none" w:sz="0" w:space="0" w:color="auto"/>
                                                                                                                                                                                                                                                                                                                                                                                                                            <w:bottom w:val="none" w:sz="0" w:space="0" w:color="auto"/>
                                                                                                                                                                                                                                                                                                                                                                                                                            <w:right w:val="none" w:sz="0" w:space="0" w:color="auto"/>
                                                                                                                                                                                                                                                                                                                                                                                                                          </w:divBdr>
                                                                                                                                                                                                                                                                                                                                                                                                                          <w:divsChild>
                                                                                                                                                                                                                                                                                                                                                                                                                            <w:div w:id="1854416915">
                                                                                                                                                                                                                                                                                                                                                                                                                              <w:marLeft w:val="0"/>
                                                                                                                                                                                                                                                                                                                                                                                                                              <w:marRight w:val="0"/>
                                                                                                                                                                                                                                                                                                                                                                                                                              <w:marTop w:val="0"/>
                                                                                                                                                                                                                                                                                                                                                                                                                              <w:marBottom w:val="0"/>
                                                                                                                                                                                                                                                                                                                                                                                                                              <w:divBdr>
                                                                                                                                                                                                                                                                                                                                                                                                                                <w:top w:val="none" w:sz="0" w:space="0" w:color="auto"/>
                                                                                                                                                                                                                                                                                                                                                                                                                                <w:left w:val="none" w:sz="0" w:space="0" w:color="auto"/>
                                                                                                                                                                                                                                                                                                                                                                                                                                <w:bottom w:val="none" w:sz="0" w:space="0" w:color="auto"/>
                                                                                                                                                                                                                                                                                                                                                                                                                                <w:right w:val="none" w:sz="0" w:space="0" w:color="auto"/>
                                                                                                                                                                                                                                                                                                                                                                                                                              </w:divBdr>
                                                                                                                                                                                                                                                                                                                                                                                                                              <w:divsChild>
                                                                                                                                                                                                                                                                                                                                                                                                                                <w:div w:id="1401518276">
                                                                                                                                                                                                                                                                                                                                                                                                                                  <w:marLeft w:val="0"/>
                                                                                                                                                                                                                                                                                                                                                                                                                                  <w:marRight w:val="0"/>
                                                                                                                                                                                                                                                                                                                                                                                                                                  <w:marTop w:val="0"/>
                                                                                                                                                                                                                                                                                                                                                                                                                                  <w:marBottom w:val="0"/>
                                                                                                                                                                                                                                                                                                                                                                                                                                  <w:divBdr>
                                                                                                                                                                                                                                                                                                                                                                                                                                    <w:top w:val="none" w:sz="0" w:space="0" w:color="auto"/>
                                                                                                                                                                                                                                                                                                                                                                                                                                    <w:left w:val="none" w:sz="0" w:space="0" w:color="auto"/>
                                                                                                                                                                                                                                                                                                                                                                                                                                    <w:bottom w:val="none" w:sz="0" w:space="0" w:color="auto"/>
                                                                                                                                                                                                                                                                                                                                                                                                                                    <w:right w:val="none" w:sz="0" w:space="0" w:color="auto"/>
                                                                                                                                                                                                                                                                                                                                                                                                                                  </w:divBdr>
                                                                                                                                                                                                                                                                                                                                                                                                                                  <w:divsChild>
                                                                                                                                                                                                                                                                                                                                                                                                                                    <w:div w:id="2059277228">
                                                                                                                                                                                                                                                                                                                                                                                                                                      <w:marLeft w:val="0"/>
                                                                                                                                                                                                                                                                                                                                                                                                                                      <w:marRight w:val="0"/>
                                                                                                                                                                                                                                                                                                                                                                                                                                      <w:marTop w:val="0"/>
                                                                                                                                                                                                                                                                                                                                                                                                                                      <w:marBottom w:val="0"/>
                                                                                                                                                                                                                                                                                                                                                                                                                                      <w:divBdr>
                                                                                                                                                                                                                                                                                                                                                                                                                                        <w:top w:val="none" w:sz="0" w:space="0" w:color="auto"/>
                                                                                                                                                                                                                                                                                                                                                                                                                                        <w:left w:val="none" w:sz="0" w:space="0" w:color="auto"/>
                                                                                                                                                                                                                                                                                                                                                                                                                                        <w:bottom w:val="none" w:sz="0" w:space="0" w:color="auto"/>
                                                                                                                                                                                                                                                                                                                                                                                                                                        <w:right w:val="none" w:sz="0" w:space="0" w:color="auto"/>
                                                                                                                                                                                                                                                                                                                                                                                                                                      </w:divBdr>
                                                                                                                                                                                                                                                                                                                                                                                                                                      <w:divsChild>
                                                                                                                                                                                                                                                                                                                                                                                                                                        <w:div w:id="31809471">
                                                                                                                                                                                                                                                                                                                                                                                                                                          <w:marLeft w:val="0"/>
                                                                                                                                                                                                                                                                                                                                                                                                                                          <w:marRight w:val="0"/>
                                                                                                                                                                                                                                                                                                                                                                                                                                          <w:marTop w:val="0"/>
                                                                                                                                                                                                                                                                                                                                                                                                                                          <w:marBottom w:val="0"/>
                                                                                                                                                                                                                                                                                                                                                                                                                                          <w:divBdr>
                                                                                                                                                                                                                                                                                                                                                                                                                                            <w:top w:val="none" w:sz="0" w:space="0" w:color="auto"/>
                                                                                                                                                                                                                                                                                                                                                                                                                                            <w:left w:val="none" w:sz="0" w:space="0" w:color="auto"/>
                                                                                                                                                                                                                                                                                                                                                                                                                                            <w:bottom w:val="none" w:sz="0" w:space="0" w:color="auto"/>
                                                                                                                                                                                                                                                                                                                                                                                                                                            <w:right w:val="none" w:sz="0" w:space="0" w:color="auto"/>
                                                                                                                                                                                                                                                                                                                                                                                                                                          </w:divBdr>
                                                                                                                                                                                                                                                                                                                                                                                                                                          <w:divsChild>
                                                                                                                                                                                                                                                                                                                                                                                                                                            <w:div w:id="773283298">
                                                                                                                                                                                                                                                                                                                                                                                                                                              <w:marLeft w:val="0"/>
                                                                                                                                                                                                                                                                                                                                                                                                                                              <w:marRight w:val="0"/>
                                                                                                                                                                                                                                                                                                                                                                                                                                              <w:marTop w:val="0"/>
                                                                                                                                                                                                                                                                                                                                                                                                                                              <w:marBottom w:val="0"/>
                                                                                                                                                                                                                                                                                                                                                                                                                                              <w:divBdr>
                                                                                                                                                                                                                                                                                                                                                                                                                                                <w:top w:val="none" w:sz="0" w:space="0" w:color="auto"/>
                                                                                                                                                                                                                                                                                                                                                                                                                                                <w:left w:val="none" w:sz="0" w:space="0" w:color="auto"/>
                                                                                                                                                                                                                                                                                                                                                                                                                                                <w:bottom w:val="none" w:sz="0" w:space="0" w:color="auto"/>
                                                                                                                                                                                                                                                                                                                                                                                                                                                <w:right w:val="none" w:sz="0" w:space="0" w:color="auto"/>
                                                                                                                                                                                                                                                                                                                                                                                                                                              </w:divBdr>
                                                                                                                                                                                                                                                                                                                                                                                                                                              <w:divsChild>
                                                                                                                                                                                                                                                                                                                                                                                                                                                <w:div w:id="299263385">
                                                                                                                                                                                                                                                                                                                                                                                                                                                  <w:marLeft w:val="0"/>
                                                                                                                                                                                                                                                                                                                                                                                                                                                  <w:marRight w:val="0"/>
                                                                                                                                                                                                                                                                                                                                                                                                                                                  <w:marTop w:val="0"/>
                                                                                                                                                                                                                                                                                                                                                                                                                                                  <w:marBottom w:val="0"/>
                                                                                                                                                                                                                                                                                                                                                                                                                                                  <w:divBdr>
                                                                                                                                                                                                                                                                                                                                                                                                                                                    <w:top w:val="none" w:sz="0" w:space="0" w:color="auto"/>
                                                                                                                                                                                                                                                                                                                                                                                                                                                    <w:left w:val="none" w:sz="0" w:space="0" w:color="auto"/>
                                                                                                                                                                                                                                                                                                                                                                                                                                                    <w:bottom w:val="none" w:sz="0" w:space="0" w:color="auto"/>
                                                                                                                                                                                                                                                                                                                                                                                                                                                    <w:right w:val="none" w:sz="0" w:space="0" w:color="auto"/>
                                                                                                                                                                                                                                                                                                                                                                                                                                                  </w:divBdr>
                                                                                                                                                                                                                                                                                                                                                                                                                                                  <w:divsChild>
                                                                                                                                                                                                                                                                                                                                                                                                                                                    <w:div w:id="1350598432">
                                                                                                                                                                                                                                                                                                                                                                                                                                                      <w:marLeft w:val="0"/>
                                                                                                                                                                                                                                                                                                                                                                                                                                                      <w:marRight w:val="0"/>
                                                                                                                                                                                                                                                                                                                                                                                                                                                      <w:marTop w:val="0"/>
                                                                                                                                                                                                                                                                                                                                                                                                                                                      <w:marBottom w:val="0"/>
                                                                                                                                                                                                                                                                                                                                                                                                                                                      <w:divBdr>
                                                                                                                                                                                                                                                                                                                                                                                                                                                        <w:top w:val="none" w:sz="0" w:space="0" w:color="auto"/>
                                                                                                                                                                                                                                                                                                                                                                                                                                                        <w:left w:val="none" w:sz="0" w:space="0" w:color="auto"/>
                                                                                                                                                                                                                                                                                                                                                                                                                                                        <w:bottom w:val="none" w:sz="0" w:space="0" w:color="auto"/>
                                                                                                                                                                                                                                                                                                                                                                                                                                                        <w:right w:val="none" w:sz="0" w:space="0" w:color="auto"/>
                                                                                                                                                                                                                                                                                                                                                                                                                                                      </w:divBdr>
                                                                                                                                                                                                                                                                                                                                                                                                                                                      <w:divsChild>
                                                                                                                                                                                                                                                                                                                                                                                                                                                        <w:div w:id="763691033">
                                                                                                                                                                                                                                                                                                                                                                                                                                                          <w:marLeft w:val="0"/>
                                                                                                                                                                                                                                                                                                                                                                                                                                                          <w:marRight w:val="0"/>
                                                                                                                                                                                                                                                                                                                                                                                                                                                          <w:marTop w:val="0"/>
                                                                                                                                                                                                                                                                                                                                                                                                                                                          <w:marBottom w:val="0"/>
                                                                                                                                                                                                                                                                                                                                                                                                                                                          <w:divBdr>
                                                                                                                                                                                                                                                                                                                                                                                                                                                            <w:top w:val="none" w:sz="0" w:space="0" w:color="auto"/>
                                                                                                                                                                                                                                                                                                                                                                                                                                                            <w:left w:val="none" w:sz="0" w:space="0" w:color="auto"/>
                                                                                                                                                                                                                                                                                                                                                                                                                                                            <w:bottom w:val="none" w:sz="0" w:space="0" w:color="auto"/>
                                                                                                                                                                                                                                                                                                                                                                                                                                                            <w:right w:val="none" w:sz="0" w:space="0" w:color="auto"/>
                                                                                                                                                                                                                                                                                                                                                                                                                                                          </w:divBdr>
                                                                                                                                                                                                                                                                                                                                                                                                                                                          <w:divsChild>
                                                                                                                                                                                                                                                                                                                                                                                                                                                            <w:div w:id="130171165">
                                                                                                                                                                                                                                                                                                                                                                                                                                                              <w:marLeft w:val="0"/>
                                                                                                                                                                                                                                                                                                                                                                                                                                                              <w:marRight w:val="0"/>
                                                                                                                                                                                                                                                                                                                                                                                                                                                              <w:marTop w:val="0"/>
                                                                                                                                                                                                                                                                                                                                                                                                                                                              <w:marBottom w:val="0"/>
                                                                                                                                                                                                                                                                                                                                                                                                                                                              <w:divBdr>
                                                                                                                                                                                                                                                                                                                                                                                                                                                                <w:top w:val="none" w:sz="0" w:space="0" w:color="auto"/>
                                                                                                                                                                                                                                                                                                                                                                                                                                                                <w:left w:val="none" w:sz="0" w:space="0" w:color="auto"/>
                                                                                                                                                                                                                                                                                                                                                                                                                                                                <w:bottom w:val="none" w:sz="0" w:space="0" w:color="auto"/>
                                                                                                                                                                                                                                                                                                                                                                                                                                                                <w:right w:val="none" w:sz="0" w:space="0" w:color="auto"/>
                                                                                                                                                                                                                                                                                                                                                                                                                                                              </w:divBdr>
                                                                                                                                                                                                                                                                                                                                                                                                                                                              <w:divsChild>
                                                                                                                                                                                                                                                                                                                                                                                                                                                                <w:div w:id="2099054803">
                                                                                                                                                                                                                                                                                                                                                                                                                                                                  <w:marLeft w:val="0"/>
                                                                                                                                                                                                                                                                                                                                                                                                                                                                  <w:marRight w:val="0"/>
                                                                                                                                                                                                                                                                                                                                                                                                                                                                  <w:marTop w:val="0"/>
                                                                                                                                                                                                                                                                                                                                                                                                                                                                  <w:marBottom w:val="0"/>
                                                                                                                                                                                                                                                                                                                                                                                                                                                                  <w:divBdr>
                                                                                                                                                                                                                                                                                                                                                                                                                                                                    <w:top w:val="none" w:sz="0" w:space="0" w:color="auto"/>
                                                                                                                                                                                                                                                                                                                                                                                                                                                                    <w:left w:val="none" w:sz="0" w:space="0" w:color="auto"/>
                                                                                                                                                                                                                                                                                                                                                                                                                                                                    <w:bottom w:val="none" w:sz="0" w:space="0" w:color="auto"/>
                                                                                                                                                                                                                                                                                                                                                                                                                                                                    <w:right w:val="none" w:sz="0" w:space="0" w:color="auto"/>
                                                                                                                                                                                                                                                                                                                                                                                                                                                                  </w:divBdr>
                                                                                                                                                                                                                                                                                                                                                                                                                                                                  <w:divsChild>
                                                                                                                                                                                                                                                                                                                                                                                                                                                                    <w:div w:id="978345034">
                                                                                                                                                                                                                                                                                                                                                                                                                                                                      <w:marLeft w:val="0"/>
                                                                                                                                                                                                                                                                                                                                                                                                                                                                      <w:marRight w:val="0"/>
                                                                                                                                                                                                                                                                                                                                                                                                                                                                      <w:marTop w:val="0"/>
                                                                                                                                                                                                                                                                                                                                                                                                                                                                      <w:marBottom w:val="0"/>
                                                                                                                                                                                                                                                                                                                                                                                                                                                                      <w:divBdr>
                                                                                                                                                                                                                                                                                                                                                                                                                                                                        <w:top w:val="none" w:sz="0" w:space="0" w:color="auto"/>
                                                                                                                                                                                                                                                                                                                                                                                                                                                                        <w:left w:val="none" w:sz="0" w:space="0" w:color="auto"/>
                                                                                                                                                                                                                                                                                                                                                                                                                                                                        <w:bottom w:val="none" w:sz="0" w:space="0" w:color="auto"/>
                                                                                                                                                                                                                                                                                                                                                                                                                                                                        <w:right w:val="none" w:sz="0" w:space="0" w:color="auto"/>
                                                                                                                                                                                                                                                                                                                                                                                                                                                                      </w:divBdr>
                                                                                                                                                                                                                                                                                                                                                                                                                                                                      <w:divsChild>
                                                                                                                                                                                                                                                                                                                                                                                                                                                                        <w:div w:id="1798987364">
                                                                                                                                                                                                                                                                                                                                                                                                                                                                          <w:marLeft w:val="0"/>
                                                                                                                                                                                                                                                                                                                                                                                                                                                                          <w:marRight w:val="0"/>
                                                                                                                                                                                                                                                                                                                                                                                                                                                                          <w:marTop w:val="0"/>
                                                                                                                                                                                                                                                                                                                                                                                                                                                                          <w:marBottom w:val="0"/>
                                                                                                                                                                                                                                                                                                                                                                                                                                                                          <w:divBdr>
                                                                                                                                                                                                                                                                                                                                                                                                                                                                            <w:top w:val="none" w:sz="0" w:space="0" w:color="auto"/>
                                                                                                                                                                                                                                                                                                                                                                                                                                                                            <w:left w:val="none" w:sz="0" w:space="0" w:color="auto"/>
                                                                                                                                                                                                                                                                                                                                                                                                                                                                            <w:bottom w:val="none" w:sz="0" w:space="0" w:color="auto"/>
                                                                                                                                                                                                                                                                                                                                                                                                                                                                            <w:right w:val="none" w:sz="0" w:space="0" w:color="auto"/>
                                                                                                                                                                                                                                                                                                                                                                                                                                                                          </w:divBdr>
                                                                                                                                                                                                                                                                                                                                                                                                                                                                          <w:divsChild>
                                                                                                                                                                                                                                                                                                                                                                                                                                                                            <w:div w:id="1922450321">
                                                                                                                                                                                                                                                                                                                                                                                                                                                                              <w:marLeft w:val="0"/>
                                                                                                                                                                                                                                                                                                                                                                                                                                                                              <w:marRight w:val="0"/>
                                                                                                                                                                                                                                                                                                                                                                                                                                                                              <w:marTop w:val="0"/>
                                                                                                                                                                                                                                                                                                                                                                                                                                                                              <w:marBottom w:val="0"/>
                                                                                                                                                                                                                                                                                                                                                                                                                                                                              <w:divBdr>
                                                                                                                                                                                                                                                                                                                                                                                                                                                                                <w:top w:val="none" w:sz="0" w:space="0" w:color="auto"/>
                                                                                                                                                                                                                                                                                                                                                                                                                                                                                <w:left w:val="none" w:sz="0" w:space="0" w:color="auto"/>
                                                                                                                                                                                                                                                                                                                                                                                                                                                                                <w:bottom w:val="none" w:sz="0" w:space="0" w:color="auto"/>
                                                                                                                                                                                                                                                                                                                                                                                                                                                                                <w:right w:val="none" w:sz="0" w:space="0" w:color="auto"/>
                                                                                                                                                                                                                                                                                                                                                                                                                                                                              </w:divBdr>
                                                                                                                                                                                                                                                                                                                                                                                                                                                                              <w:divsChild>
                                                                                                                                                                                                                                                                                                                                                                                                                                                                                <w:div w:id="785393836">
                                                                                                                                                                                                                                                                                                                                                                                                                                                                                  <w:marLeft w:val="0"/>
                                                                                                                                                                                                                                                                                                                                                                                                                                                                                  <w:marRight w:val="0"/>
                                                                                                                                                                                                                                                                                                                                                                                                                                                                                  <w:marTop w:val="0"/>
                                                                                                                                                                                                                                                                                                                                                                                                                                                                                  <w:marBottom w:val="0"/>
                                                                                                                                                                                                                                                                                                                                                                                                                                                                                  <w:divBdr>
                                                                                                                                                                                                                                                                                                                                                                                                                                                                                    <w:top w:val="none" w:sz="0" w:space="0" w:color="auto"/>
                                                                                                                                                                                                                                                                                                                                                                                                                                                                                    <w:left w:val="none" w:sz="0" w:space="0" w:color="auto"/>
                                                                                                                                                                                                                                                                                                                                                                                                                                                                                    <w:bottom w:val="none" w:sz="0" w:space="0" w:color="auto"/>
                                                                                                                                                                                                                                                                                                                                                                                                                                                                                    <w:right w:val="none" w:sz="0" w:space="0" w:color="auto"/>
                                                                                                                                                                                                                                                                                                                                                                                                                                                                                  </w:divBdr>
                                                                                                                                                                                                                                                                                                                                                                                                                                                                                  <w:divsChild>
                                                                                                                                                                                                                                                                                                                                                                                                                                                                                    <w:div w:id="1748533216">
                                                                                                                                                                                                                                                                                                                                                                                                                                                                                      <w:marLeft w:val="0"/>
                                                                                                                                                                                                                                                                                                                                                                                                                                                                                      <w:marRight w:val="0"/>
                                                                                                                                                                                                                                                                                                                                                                                                                                                                                      <w:marTop w:val="0"/>
                                                                                                                                                                                                                                                                                                                                                                                                                                                                                      <w:marBottom w:val="0"/>
                                                                                                                                                                                                                                                                                                                                                                                                                                                                                      <w:divBdr>
                                                                                                                                                                                                                                                                                                                                                                                                                                                                                        <w:top w:val="none" w:sz="0" w:space="0" w:color="auto"/>
                                                                                                                                                                                                                                                                                                                                                                                                                                                                                        <w:left w:val="none" w:sz="0" w:space="0" w:color="auto"/>
                                                                                                                                                                                                                                                                                                                                                                                                                                                                                        <w:bottom w:val="none" w:sz="0" w:space="0" w:color="auto"/>
                                                                                                                                                                                                                                                                                                                                                                                                                                                                                        <w:right w:val="none" w:sz="0" w:space="0" w:color="auto"/>
                                                                                                                                                                                                                                                                                                                                                                                                                                                                                      </w:divBdr>
                                                                                                                                                                                                                                                                                                                                                                                                                                                                                      <w:divsChild>
                                                                                                                                                                                                                                                                                                                                                                                                                                                                                        <w:div w:id="613681352">
                                                                                                                                                                                                                                                                                                                                                                                                                                                                                          <w:marLeft w:val="0"/>
                                                                                                                                                                                                                                                                                                                                                                                                                                                                                          <w:marRight w:val="0"/>
                                                                                                                                                                                                                                                                                                                                                                                                                                                                                          <w:marTop w:val="0"/>
                                                                                                                                                                                                                                                                                                                                                                                                                                                                                          <w:marBottom w:val="0"/>
                                                                                                                                                                                                                                                                                                                                                                                                                                                                                          <w:divBdr>
                                                                                                                                                                                                                                                                                                                                                                                                                                                                                            <w:top w:val="none" w:sz="0" w:space="0" w:color="auto"/>
                                                                                                                                                                                                                                                                                                                                                                                                                                                                                            <w:left w:val="none" w:sz="0" w:space="0" w:color="auto"/>
                                                                                                                                                                                                                                                                                                                                                                                                                                                                                            <w:bottom w:val="none" w:sz="0" w:space="0" w:color="auto"/>
                                                                                                                                                                                                                                                                                                                                                                                                                                                                                            <w:right w:val="none" w:sz="0" w:space="0" w:color="auto"/>
                                                                                                                                                                                                                                                                                                                                                                                                                                                                                          </w:divBdr>
                                                                                                                                                                                                                                                                                                                                                                                                                                                                                          <w:divsChild>
                                                                                                                                                                                                                                                                                                                                                                                                                                                                                            <w:div w:id="636640263">
                                                                                                                                                                                                                                                                                                                                                                                                                                                                                              <w:marLeft w:val="0"/>
                                                                                                                                                                                                                                                                                                                                                                                                                                                                                              <w:marRight w:val="0"/>
                                                                                                                                                                                                                                                                                                                                                                                                                                                                                              <w:marTop w:val="0"/>
                                                                                                                                                                                                                                                                                                                                                                                                                                                                                              <w:marBottom w:val="0"/>
                                                                                                                                                                                                                                                                                                                                                                                                                                                                                              <w:divBdr>
                                                                                                                                                                                                                                                                                                                                                                                                                                                                                                <w:top w:val="none" w:sz="0" w:space="0" w:color="auto"/>
                                                                                                                                                                                                                                                                                                                                                                                                                                                                                                <w:left w:val="none" w:sz="0" w:space="0" w:color="auto"/>
                                                                                                                                                                                                                                                                                                                                                                                                                                                                                                <w:bottom w:val="none" w:sz="0" w:space="0" w:color="auto"/>
                                                                                                                                                                                                                                                                                                                                                                                                                                                                                                <w:right w:val="none" w:sz="0" w:space="0" w:color="auto"/>
                                                                                                                                                                                                                                                                                                                                                                                                                                                                                              </w:divBdr>
                                                                                                                                                                                                                                                                                                                                                                                                                                                                                              <w:divsChild>
                                                                                                                                                                                                                                                                                                                                                                                                                                                                                                <w:div w:id="1596086101">
                                                                                                                                                                                                                                                                                                                                                                                                                                                                                                  <w:marLeft w:val="0"/>
                                                                                                                                                                                                                                                                                                                                                                                                                                                                                                  <w:marRight w:val="0"/>
                                                                                                                                                                                                                                                                                                                                                                                                                                                                                                  <w:marTop w:val="0"/>
                                                                                                                                                                                                                                                                                                                                                                                                                                                                                                  <w:marBottom w:val="0"/>
                                                                                                                                                                                                                                                                                                                                                                                                                                                                                                  <w:divBdr>
                                                                                                                                                                                                                                                                                                                                                                                                                                                                                                    <w:top w:val="none" w:sz="0" w:space="0" w:color="auto"/>
                                                                                                                                                                                                                                                                                                                                                                                                                                                                                                    <w:left w:val="none" w:sz="0" w:space="0" w:color="auto"/>
                                                                                                                                                                                                                                                                                                                                                                                                                                                                                                    <w:bottom w:val="none" w:sz="0" w:space="0" w:color="auto"/>
                                                                                                                                                                                                                                                                                                                                                                                                                                                                                                    <w:right w:val="none" w:sz="0" w:space="0" w:color="auto"/>
                                                                                                                                                                                                                                                                                                                                                                                                                                                                                                  </w:divBdr>
                                                                                                                                                                                                                                                                                                                                                                                                                                                                                                  <w:divsChild>
                                                                                                                                                                                                                                                                                                                                                                                                                                                                                                    <w:div w:id="364446869">
                                                                                                                                                                                                                                                                                                                                                                                                                                                                                                      <w:marLeft w:val="0"/>
                                                                                                                                                                                                                                                                                                                                                                                                                                                                                                      <w:marRight w:val="0"/>
                                                                                                                                                                                                                                                                                                                                                                                                                                                                                                      <w:marTop w:val="0"/>
                                                                                                                                                                                                                                                                                                                                                                                                                                                                                                      <w:marBottom w:val="0"/>
                                                                                                                                                                                                                                                                                                                                                                                                                                                                                                      <w:divBdr>
                                                                                                                                                                                                                                                                                                                                                                                                                                                                                                        <w:top w:val="none" w:sz="0" w:space="0" w:color="auto"/>
                                                                                                                                                                                                                                                                                                                                                                                                                                                                                                        <w:left w:val="none" w:sz="0" w:space="0" w:color="auto"/>
                                                                                                                                                                                                                                                                                                                                                                                                                                                                                                        <w:bottom w:val="none" w:sz="0" w:space="0" w:color="auto"/>
                                                                                                                                                                                                                                                                                                                                                                                                                                                                                                        <w:right w:val="none" w:sz="0" w:space="0" w:color="auto"/>
                                                                                                                                                                                                                                                                                                                                                                                                                                                                                                      </w:divBdr>
                                                                                                                                                                                                                                                                                                                                                                                                                                                                                                      <w:divsChild>
                                                                                                                                                                                                                                                                                                                                                                                                                                                                                                        <w:div w:id="1223252359">
                                                                                                                                                                                                                                                                                                                                                                                                                                                                                                          <w:marLeft w:val="0"/>
                                                                                                                                                                                                                                                                                                                                                                                                                                                                                                          <w:marRight w:val="0"/>
                                                                                                                                                                                                                                                                                                                                                                                                                                                                                                          <w:marTop w:val="0"/>
                                                                                                                                                                                                                                                                                                                                                                                                                                                                                                          <w:marBottom w:val="0"/>
                                                                                                                                                                                                                                                                                                                                                                                                                                                                                                          <w:divBdr>
                                                                                                                                                                                                                                                                                                                                                                                                                                                                                                            <w:top w:val="none" w:sz="0" w:space="0" w:color="auto"/>
                                                                                                                                                                                                                                                                                                                                                                                                                                                                                                            <w:left w:val="none" w:sz="0" w:space="0" w:color="auto"/>
                                                                                                                                                                                                                                                                                                                                                                                                                                                                                                            <w:bottom w:val="none" w:sz="0" w:space="0" w:color="auto"/>
                                                                                                                                                                                                                                                                                                                                                                                                                                                                                                            <w:right w:val="none" w:sz="0" w:space="0" w:color="auto"/>
                                                                                                                                                                                                                                                                                                                                                                                                                                                                                                          </w:divBdr>
                                                                                                                                                                                                                                                                                                                                                                                                                                                                                                          <w:divsChild>
                                                                                                                                                                                                                                                                                                                                                                                                                                                                                                            <w:div w:id="1484004251">
                                                                                                                                                                                                                                                                                                                                                                                                                                                                                                              <w:marLeft w:val="0"/>
                                                                                                                                                                                                                                                                                                                                                                                                                                                                                                              <w:marRight w:val="0"/>
                                                                                                                                                                                                                                                                                                                                                                                                                                                                                                              <w:marTop w:val="0"/>
                                                                                                                                                                                                                                                                                                                                                                                                                                                                                                              <w:marBottom w:val="0"/>
                                                                                                                                                                                                                                                                                                                                                                                                                                                                                                              <w:divBdr>
                                                                                                                                                                                                                                                                                                                                                                                                                                                                                                                <w:top w:val="none" w:sz="0" w:space="0" w:color="auto"/>
                                                                                                                                                                                                                                                                                                                                                                                                                                                                                                                <w:left w:val="none" w:sz="0" w:space="0" w:color="auto"/>
                                                                                                                                                                                                                                                                                                                                                                                                                                                                                                                <w:bottom w:val="none" w:sz="0" w:space="0" w:color="auto"/>
                                                                                                                                                                                                                                                                                                                                                                                                                                                                                                                <w:right w:val="none" w:sz="0" w:space="0" w:color="auto"/>
                                                                                                                                                                                                                                                                                                                                                                                                                                                                                                              </w:divBdr>
                                                                                                                                                                                                                                                                                                                                                                                                                                                                                                              <w:divsChild>
                                                                                                                                                                                                                                                                                                                                                                                                                                                                                                                <w:div w:id="1452438571">
                                                                                                                                                                                                                                                                                                                                                                                                                                                                                                                  <w:marLeft w:val="0"/>
                                                                                                                                                                                                                                                                                                                                                                                                                                                                                                                  <w:marRight w:val="0"/>
                                                                                                                                                                                                                                                                                                                                                                                                                                                                                                                  <w:marTop w:val="0"/>
                                                                                                                                                                                                                                                                                                                                                                                                                                                                                                                  <w:marBottom w:val="0"/>
                                                                                                                                                                                                                                                                                                                                                                                                                                                                                                                  <w:divBdr>
                                                                                                                                                                                                                                                                                                                                                                                                                                                                                                                    <w:top w:val="none" w:sz="0" w:space="0" w:color="auto"/>
                                                                                                                                                                                                                                                                                                                                                                                                                                                                                                                    <w:left w:val="none" w:sz="0" w:space="0" w:color="auto"/>
                                                                                                                                                                                                                                                                                                                                                                                                                                                                                                                    <w:bottom w:val="none" w:sz="0" w:space="0" w:color="auto"/>
                                                                                                                                                                                                                                                                                                                                                                                                                                                                                                                    <w:right w:val="none" w:sz="0" w:space="0" w:color="auto"/>
                                                                                                                                                                                                                                                                                                                                                                                                                                                                                                                  </w:divBdr>
                                                                                                                                                                                                                                                                                                                                                                                                                                                                                                                  <w:divsChild>
                                                                                                                                                                                                                                                                                                                                                                                                                                                                                                                    <w:div w:id="1438596355">
                                                                                                                                                                                                                                                                                                                                                                                                                                                                                                                      <w:marLeft w:val="0"/>
                                                                                                                                                                                                                                                                                                                                                                                                                                                                                                                      <w:marRight w:val="0"/>
                                                                                                                                                                                                                                                                                                                                                                                                                                                                                                                      <w:marTop w:val="0"/>
                                                                                                                                                                                                                                                                                                                                                                                                                                                                                                                      <w:marBottom w:val="0"/>
                                                                                                                                                                                                                                                                                                                                                                                                                                                                                                                      <w:divBdr>
                                                                                                                                                                                                                                                                                                                                                                                                                                                                                                                        <w:top w:val="none" w:sz="0" w:space="0" w:color="auto"/>
                                                                                                                                                                                                                                                                                                                                                                                                                                                                                                                        <w:left w:val="none" w:sz="0" w:space="0" w:color="auto"/>
                                                                                                                                                                                                                                                                                                                                                                                                                                                                                                                        <w:bottom w:val="none" w:sz="0" w:space="0" w:color="auto"/>
                                                                                                                                                                                                                                                                                                                                                                                                                                                                                                                        <w:right w:val="none" w:sz="0" w:space="0" w:color="auto"/>
                                                                                                                                                                                                                                                                                                                                                                                                                                                                                                                      </w:divBdr>
                                                                                                                                                                                                                                                                                                                                                                                                                                                                                                                      <w:divsChild>
                                                                                                                                                                                                                                                                                                                                                                                                                                                                                                                        <w:div w:id="66073473">
                                                                                                                                                                                                                                                                                                                                                                                                                                                                                                                          <w:marLeft w:val="0"/>
                                                                                                                                                                                                                                                                                                                                                                                                                                                                                                                          <w:marRight w:val="0"/>
                                                                                                                                                                                                                                                                                                                                                                                                                                                                                                                          <w:marTop w:val="0"/>
                                                                                                                                                                                                                                                                                                                                                                                                                                                                                                                          <w:marBottom w:val="0"/>
                                                                                                                                                                                                                                                                                                                                                                                                                                                                                                                          <w:divBdr>
                                                                                                                                                                                                                                                                                                                                                                                                                                                                                                                            <w:top w:val="none" w:sz="0" w:space="0" w:color="auto"/>
                                                                                                                                                                                                                                                                                                                                                                                                                                                                                                                            <w:left w:val="none" w:sz="0" w:space="0" w:color="auto"/>
                                                                                                                                                                                                                                                                                                                                                                                                                                                                                                                            <w:bottom w:val="none" w:sz="0" w:space="0" w:color="auto"/>
                                                                                                                                                                                                                                                                                                                                                                                                                                                                                                                            <w:right w:val="none" w:sz="0" w:space="0" w:color="auto"/>
                                                                                                                                                                                                                                                                                                                                                                                                                                                                                                                          </w:divBdr>
                                                                                                                                                                                                                                                                                                                                                                                                                                                                                                                          <w:divsChild>
                                                                                                                                                                                                                                                                                                                                                                                                                                                                                                                            <w:div w:id="183725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package" Target="embeddings/Microsoft_Visio-ritning4.vsdx"/><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emf"/><Relationship Id="rId25" Type="http://schemas.openxmlformats.org/officeDocument/2006/relationships/package" Target="embeddings/Microsoft_Visio-ritning7.vsdx"/><Relationship Id="rId2" Type="http://schemas.openxmlformats.org/officeDocument/2006/relationships/numbering" Target="numbering.xml"/><Relationship Id="rId16" Type="http://schemas.openxmlformats.org/officeDocument/2006/relationships/package" Target="embeddings/Microsoft_Visio-ritning3.vsdx"/><Relationship Id="rId20" Type="http://schemas.openxmlformats.org/officeDocument/2006/relationships/package" Target="embeddings/Microsoft_Visio-ritning5.vsdx"/><Relationship Id="rId29" Type="http://schemas.openxmlformats.org/officeDocument/2006/relationships/package" Target="embeddings/Microsoft_Visio-ritning9.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image" Target="media/image10.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package" Target="embeddings/Microsoft_Visio-ritning6.vsdx"/><Relationship Id="rId28" Type="http://schemas.openxmlformats.org/officeDocument/2006/relationships/image" Target="media/image12.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ritning2.vsdx"/><Relationship Id="rId22" Type="http://schemas.openxmlformats.org/officeDocument/2006/relationships/image" Target="media/image9.emf"/><Relationship Id="rId27" Type="http://schemas.openxmlformats.org/officeDocument/2006/relationships/package" Target="embeddings/Microsoft_Visio-ritning8.vsdx"/><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E3F35E-8FA5-446F-B095-C995130FB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9</TotalTime>
  <Pages>24</Pages>
  <Words>10605</Words>
  <Characters>56209</Characters>
  <Application>Microsoft Office Word</Application>
  <DocSecurity>0</DocSecurity>
  <Lines>468</Lines>
  <Paragraphs>133</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66681</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2</cp:revision>
  <cp:lastPrinted>2015-03-19T21:49:00Z</cp:lastPrinted>
  <dcterms:created xsi:type="dcterms:W3CDTF">2015-01-09T07:42:00Z</dcterms:created>
  <dcterms:modified xsi:type="dcterms:W3CDTF">2015-03-20T08:5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arvid-backman-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arvid-backman-2</vt:lpwstr>
  </property>
  <property fmtid="{D5CDD505-2E9C-101B-9397-08002B2CF9AE}" pid="16" name="Mendeley Recent Style Name 5_1">
    <vt:lpwstr>Harvard - Skövde University - Arvid Backman</vt:lpwstr>
  </property>
  <property fmtid="{D5CDD505-2E9C-101B-9397-08002B2CF9AE}" pid="17" name="Mendeley Recent Style Id 6_1">
    <vt:lpwstr>http://csl.mendeley.com/styles/252469921/harvard-skovde-university-3</vt:lpwstr>
  </property>
  <property fmtid="{D5CDD505-2E9C-101B-9397-08002B2CF9AE}" pid="18" name="Mendeley Recent Style Name 6_1">
    <vt:lpwstr>Harvard - Staffordshire University - Simon Jonasson</vt:lpwstr>
  </property>
  <property fmtid="{D5CDD505-2E9C-101B-9397-08002B2CF9AE}" pid="19" name="Mendeley Recent Style Id 7_1">
    <vt:lpwstr>http://csl.mendeley.com/styles/252469921/harvard-skovde-university</vt:lpwstr>
  </property>
  <property fmtid="{D5CDD505-2E9C-101B-9397-08002B2CF9AE}" pid="20" name="Mendeley Recent Style Name 7_1">
    <vt:lpwstr>Harvard - Staffordshire University - Simon Jonass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